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F9297" w14:textId="6170AFC2" w:rsidR="0001285C" w:rsidRDefault="0001285C" w:rsidP="00EA0B8F">
      <w:pPr>
        <w:pStyle w:val="berschrift1"/>
      </w:pPr>
      <w:r>
        <w:t>Introduction</w:t>
      </w:r>
    </w:p>
    <w:p w14:paraId="1A5DF2E0" w14:textId="50291C60" w:rsidR="005C7AB5" w:rsidRDefault="00A9424A" w:rsidP="00A9424A">
      <w:r w:rsidRPr="00A23646">
        <w:t xml:space="preserve">Wildfires present a major environmental hazard in Northern California. </w:t>
      </w:r>
      <w:r w:rsidR="00380EB1">
        <w:t>In recent years Northern California ha</w:t>
      </w:r>
      <w:r w:rsidR="00A778D6">
        <w:t>s</w:t>
      </w:r>
      <w:r w:rsidR="00380EB1">
        <w:t xml:space="preserve"> seen a stark increase in </w:t>
      </w:r>
      <w:r w:rsidR="00A778D6">
        <w:t xml:space="preserve">dangerous </w:t>
      </w:r>
      <w:r w:rsidR="00380EB1">
        <w:t>wildfire ignition</w:t>
      </w:r>
      <w:r w:rsidR="00A778D6">
        <w:t>s</w:t>
      </w:r>
      <w:r w:rsidR="005A02AA">
        <w:t xml:space="preserve"> with </w:t>
      </w:r>
      <w:r w:rsidR="00A778D6">
        <w:t>t</w:t>
      </w:r>
      <w:r w:rsidR="00CB70D8">
        <w:t xml:space="preserve">he state’s </w:t>
      </w:r>
      <w:r w:rsidR="00380EB1">
        <w:t>three largest wildfires to date hav</w:t>
      </w:r>
      <w:r w:rsidR="005A02AA">
        <w:t>ing</w:t>
      </w:r>
      <w:r w:rsidR="00380EB1">
        <w:t xml:space="preserve"> all ignited in the </w:t>
      </w:r>
      <w:r w:rsidR="0097088B">
        <w:t>region</w:t>
      </w:r>
      <w:r w:rsidR="005A02AA" w:rsidRPr="005A02AA">
        <w:t xml:space="preserve"> </w:t>
      </w:r>
      <w:r w:rsidR="005A02AA">
        <w:t>since 2018</w:t>
      </w:r>
      <w:r w:rsidR="00CB70D8">
        <w:t xml:space="preserve">. </w:t>
      </w:r>
      <w:r w:rsidRPr="00A23646">
        <w:t xml:space="preserve">The 2020 wildfires have grown to a record-breaking scope with </w:t>
      </w:r>
      <w:r w:rsidR="0097088B">
        <w:t xml:space="preserve">an area </w:t>
      </w:r>
      <w:r w:rsidRPr="00A23646">
        <w:t xml:space="preserve">the size of </w:t>
      </w:r>
      <w:r w:rsidR="00CB70D8">
        <w:t>almost 8500</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B70D8">
        <w:t xml:space="preserve"> </w:t>
      </w:r>
      <w:r w:rsidRPr="00A23646">
        <w:t>be</w:t>
      </w:r>
      <w:r w:rsidR="00CB70D8">
        <w:t xml:space="preserve">ing </w:t>
      </w:r>
      <w:r w:rsidRPr="00A23646">
        <w:t>burnt</w:t>
      </w:r>
      <w:r w:rsidR="00CB70D8">
        <w:t xml:space="preserve"> by the end of the seaso</w:t>
      </w:r>
      <w:r w:rsidR="00BC2520">
        <w:t>n</w:t>
      </w:r>
      <w:r w:rsidR="00CB70D8">
        <w:t xml:space="preserve">. This makes </w:t>
      </w:r>
      <w:r w:rsidR="00BC2520">
        <w:t xml:space="preserve">the 2020 wildfire season the largest and most devastating in the recorded history of the state </w:t>
      </w:r>
      <w:r w:rsidR="00BC2520">
        <w:fldChar w:fldCharType="begin"/>
      </w:r>
      <w:r w:rsidR="00BC2520">
        <w:instrText xml:space="preserve"> ADDIN ZOTERO_ITEM CSL_CITATION {"citationID":"Kcyd0SJL","properties":{"formattedCitation":"(Yan et al., 2020)","plainCitation":"(Yan et al., 2020)","noteIndex":0},"citationItems":[{"id":149,"uris":["http://zotero.org/users/7598357/items/QD72PZMY"],"uri":["http://zotero.org/users/7598357/items/QD72PZMY"],"itemData":{"id":149,"type":"webpage","abstract":"Hundreds of people narrowly escaped the fast-moving Creek Fire after it blocked the only road out of a popular recreation spot. Now residents in parts of Fresno County must evacuate.","container-title":"CNN","title":"California sets new record for land torched by wildfires as 224 people escape by air from a 'hellish' inferno","URL":"https://www.cnn.com/2020/09/05/us/california-mammoth-pool-reservoir-camp-fire/index.html","author":[{"family":"Yan","given":"Holly"},{"family":"Mossburg","given":"Cheri"},{"family":"Mostaghian","given":"Artemis"},{"family":"Vercammen","given":"Paul"}],"accessed":{"date-parts":[["2021",11,22]]},"issued":{"date-parts":[["2020",6,20]]}}}],"schema":"https://github.com/citation-style-language/schema/raw/master/csl-citation.json"} </w:instrText>
      </w:r>
      <w:r w:rsidR="00BC2520">
        <w:fldChar w:fldCharType="separate"/>
      </w:r>
      <w:r w:rsidR="00BC2520">
        <w:rPr>
          <w:noProof/>
        </w:rPr>
        <w:t>(Yan et al., 2020)</w:t>
      </w:r>
      <w:r w:rsidR="00BC2520">
        <w:fldChar w:fldCharType="end"/>
      </w:r>
      <w:r w:rsidR="00BC2520">
        <w:t xml:space="preserve">. </w:t>
      </w:r>
      <w:r w:rsidR="00377331">
        <w:t>There is</w:t>
      </w:r>
      <w:r w:rsidR="00A778D6">
        <w:t xml:space="preserve"> </w:t>
      </w:r>
      <w:r w:rsidR="005C7AB5">
        <w:t xml:space="preserve">mounting evidence for </w:t>
      </w:r>
      <w:r w:rsidR="00A778D6">
        <w:t xml:space="preserve">climate change </w:t>
      </w:r>
      <w:r w:rsidR="005C7AB5">
        <w:t>creating environmental conditions that favor wildfire ignitions</w:t>
      </w:r>
      <w:r w:rsidR="00377331">
        <w:t xml:space="preserve"> and reduce forest resilience to wildfires </w:t>
      </w:r>
      <w:r w:rsidR="00377331">
        <w:fldChar w:fldCharType="begin"/>
      </w:r>
      <w:r w:rsidR="00377331">
        <w:instrText xml:space="preserve"> ADDIN ZOTERO_ITEM CSL_CITATION {"citationID":"SV3tSCzO","properties":{"formattedCitation":"(Stevens-Rumann et al., 2018)","plainCitation":"(Stevens-Rumann et al., 2018)","noteIndex":0},"citationItems":[{"id":151,"uris":["http://zotero.org/users/7598357/items/DRLST8JJ"],"uri":["http://zotero.org/users/7598357/items/DRLST8JJ"],"itemData":{"id":151,"type":"article-journal","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container-title":"Ecology Letters","DOI":"10.1111/ele.12889","ISSN":"1461-0248","issue":"2","language":"en","note":"_eprint: https://onlinelibrary.wiley.com/doi/pdf/10.1111/ele.12889","page":"243-252","source":"Wiley Online Library","title":"Evidence for declining forest resilience to wildfires under climate change","volume":"21","author":[{"family":"Stevens-Rumann","given":"Camille S."},{"family":"Kemp","given":"Kerry B."},{"family":"Higuera","given":"Philip E."},{"family":"Harvey","given":"Brian J."},{"family":"Rother","given":"Monica T."},{"family":"Donato","given":"Daniel C."},{"family":"Morgan","given":"Penelope"},{"family":"Veblen","given":"Thomas T."}],"issued":{"date-parts":[["2018"]]}}}],"schema":"https://github.com/citation-style-language/schema/raw/master/csl-citation.json"} </w:instrText>
      </w:r>
      <w:r w:rsidR="00377331">
        <w:fldChar w:fldCharType="separate"/>
      </w:r>
      <w:r w:rsidR="00377331">
        <w:rPr>
          <w:noProof/>
        </w:rPr>
        <w:t>(Stevens-Rumann et al., 2018)</w:t>
      </w:r>
      <w:r w:rsidR="00377331">
        <w:fldChar w:fldCharType="end"/>
      </w:r>
      <w:r w:rsidR="00377331">
        <w:t>.</w:t>
      </w:r>
    </w:p>
    <w:p w14:paraId="1C785F9C" w14:textId="57445D04" w:rsidR="00A9424A" w:rsidRPr="00197BAD" w:rsidRDefault="00A9424A" w:rsidP="003F5729">
      <w:r w:rsidRPr="00A23646">
        <w:t xml:space="preserve">Understanding which factors </w:t>
      </w:r>
      <w:r w:rsidR="00693101">
        <w:t xml:space="preserve">contribute to </w:t>
      </w:r>
      <w:r w:rsidRPr="00A23646">
        <w:t xml:space="preserve">wildfire </w:t>
      </w:r>
      <w:r w:rsidR="00693101">
        <w:t>ignitions</w:t>
      </w:r>
      <w:r w:rsidRPr="00A23646">
        <w:t xml:space="preserve"> is </w:t>
      </w:r>
      <w:r w:rsidR="00377331">
        <w:t xml:space="preserve">thus </w:t>
      </w:r>
      <w:r w:rsidRPr="00A23646">
        <w:t xml:space="preserve">essential for policymakers. </w:t>
      </w:r>
      <w:r w:rsidR="00A35081">
        <w:t xml:space="preserve">Statistical modeling with regression methods has long been </w:t>
      </w:r>
      <w:r w:rsidR="00B00434">
        <w:t>used to predict wildfire susceptibility of affected areas. More recently, a</w:t>
      </w:r>
      <w:r w:rsidRPr="00A23646">
        <w:t xml:space="preserve">dvances in Machine Learning and data collection </w:t>
      </w:r>
      <w:r w:rsidR="00A35081">
        <w:t xml:space="preserve">have made </w:t>
      </w:r>
      <w:r w:rsidRPr="00A23646">
        <w:t>a new array of</w:t>
      </w:r>
      <w:r w:rsidR="00B00434">
        <w:t xml:space="preserve"> </w:t>
      </w:r>
      <w:r w:rsidR="0097088B">
        <w:t xml:space="preserve">modeling methods </w:t>
      </w:r>
      <w:r w:rsidRPr="00A23646">
        <w:t>and data</w:t>
      </w:r>
      <w:r w:rsidR="00DE04F1">
        <w:t>bases</w:t>
      </w:r>
      <w:r w:rsidRPr="00A23646">
        <w:t xml:space="preserve"> available </w:t>
      </w:r>
      <w:r w:rsidR="004D4551">
        <w:t>for</w:t>
      </w:r>
      <w:r w:rsidRPr="00A23646">
        <w:t xml:space="preserve"> </w:t>
      </w:r>
      <w:r w:rsidR="00B00434">
        <w:t>predictive modeling. Additionally, these techniques also facilitate a better understanding of the various intersecting factors that contribute to wildfire ignitions</w:t>
      </w:r>
      <w:r w:rsidRPr="00A23646">
        <w:t>.</w:t>
      </w:r>
      <w:r w:rsidR="00B00434">
        <w:t xml:space="preserve"> </w:t>
      </w:r>
      <w:r w:rsidRPr="00197BAD">
        <w:t xml:space="preserve">The goal of this study is to </w:t>
      </w:r>
      <w:r w:rsidR="003F5729">
        <w:t xml:space="preserve">make </w:t>
      </w:r>
      <w:r w:rsidRPr="00197BAD">
        <w:t xml:space="preserve">use </w:t>
      </w:r>
      <w:r w:rsidR="003F5729">
        <w:t>of both statistical modeling (logistic regression) and machine learning methods (Random Forest and Gradient Boosting) to predict local wildfire susceptibility in Northern California.</w:t>
      </w:r>
      <w:r w:rsidRPr="00197BAD">
        <w:t xml:space="preserve"> </w:t>
      </w:r>
      <w:r>
        <w:t>T</w:t>
      </w:r>
      <w:r w:rsidRPr="00197BAD">
        <w:t>his study aims to answer the following questions:</w:t>
      </w:r>
    </w:p>
    <w:p w14:paraId="50F89845" w14:textId="09B82D34" w:rsidR="00A9424A" w:rsidRDefault="00A9424A" w:rsidP="003F5729">
      <w:pPr>
        <w:pStyle w:val="Listenabsatz"/>
        <w:numPr>
          <w:ilvl w:val="0"/>
          <w:numId w:val="5"/>
        </w:numPr>
      </w:pPr>
      <w:r w:rsidRPr="003F5729">
        <w:rPr>
          <w:i/>
          <w:iCs/>
        </w:rPr>
        <w:t>How do different algorithms perform at modeling wildfire occurrence in Northern California?</w:t>
      </w:r>
      <w:r w:rsidRPr="00197BAD">
        <w:t xml:space="preserve"> </w:t>
      </w:r>
    </w:p>
    <w:p w14:paraId="5C737790" w14:textId="578026AE" w:rsidR="003E541D" w:rsidRPr="003F5729" w:rsidRDefault="00D56D77" w:rsidP="003F5729">
      <w:pPr>
        <w:pStyle w:val="Listenabsatz"/>
        <w:numPr>
          <w:ilvl w:val="0"/>
          <w:numId w:val="5"/>
        </w:numPr>
        <w:rPr>
          <w:i/>
          <w:iCs/>
        </w:rPr>
      </w:pPr>
      <w:r w:rsidRPr="003F5729">
        <w:rPr>
          <w:i/>
          <w:iCs/>
        </w:rPr>
        <w:t>Which areas in Northern California are predicted to be the most susceptible to wildfire ignition risk?</w:t>
      </w:r>
    </w:p>
    <w:p w14:paraId="6BF67C89" w14:textId="74B1388B" w:rsidR="00A9424A" w:rsidRPr="003F5729" w:rsidRDefault="00A9424A" w:rsidP="003F5729">
      <w:pPr>
        <w:pStyle w:val="Listenabsatz"/>
        <w:numPr>
          <w:ilvl w:val="0"/>
          <w:numId w:val="5"/>
        </w:numPr>
        <w:rPr>
          <w:i/>
          <w:iCs/>
        </w:rPr>
      </w:pPr>
      <w:r w:rsidRPr="003F5729">
        <w:rPr>
          <w:i/>
          <w:iCs/>
        </w:rPr>
        <w:t>Which predictor</w:t>
      </w:r>
      <w:r w:rsidR="003F5729">
        <w:rPr>
          <w:i/>
          <w:iCs/>
        </w:rPr>
        <w:t>s</w:t>
      </w:r>
      <w:r w:rsidRPr="003F5729">
        <w:rPr>
          <w:i/>
          <w:iCs/>
        </w:rPr>
        <w:t xml:space="preserve"> </w:t>
      </w:r>
      <w:r w:rsidR="003F5729">
        <w:rPr>
          <w:i/>
          <w:iCs/>
        </w:rPr>
        <w:t xml:space="preserve">contribute the </w:t>
      </w:r>
      <w:r w:rsidRPr="003F5729">
        <w:rPr>
          <w:i/>
          <w:iCs/>
        </w:rPr>
        <w:t>largest predictive power for modeling wildfire occurrence in Northern California?</w:t>
      </w:r>
    </w:p>
    <w:p w14:paraId="1AD1B1EF" w14:textId="67F3AB4F" w:rsidR="00A778D6" w:rsidRPr="00197BAD" w:rsidRDefault="007C0E36" w:rsidP="00A778D6">
      <w:r>
        <w:t xml:space="preserve">The following section 2 introduces a collection of previous studies that investigate wildfire modeling using a similar methodology in the context of different study </w:t>
      </w:r>
      <w:r>
        <w:lastRenderedPageBreak/>
        <w:t>areas</w:t>
      </w:r>
      <w:r w:rsidR="008C68AC">
        <w:t xml:space="preserve"> and periods</w:t>
      </w:r>
      <w:r>
        <w:t xml:space="preserve">. Section 3 details the data collection and preparation process, after giving a brief overview over </w:t>
      </w:r>
      <w:r w:rsidR="00571B0A">
        <w:t>the</w:t>
      </w:r>
      <w:r>
        <w:t xml:space="preserve"> chosen study area of Northern California. Section 4 </w:t>
      </w:r>
      <w:r w:rsidR="00F261F4">
        <w:t xml:space="preserve">elaborates </w:t>
      </w:r>
      <w:r w:rsidR="00A4793F">
        <w:t xml:space="preserve">this study’s </w:t>
      </w:r>
      <w:r w:rsidR="00F261F4">
        <w:t xml:space="preserve">approach to modeling </w:t>
      </w:r>
      <w:r w:rsidR="00A4793F">
        <w:t xml:space="preserve">wildfire occurrence </w:t>
      </w:r>
      <w:r w:rsidR="00F261F4">
        <w:t xml:space="preserve">and discusses the chosen classification algorithms and evaluation methods. </w:t>
      </w:r>
      <w:r w:rsidR="00E731E5">
        <w:t xml:space="preserve">Section 5 </w:t>
      </w:r>
      <w:r w:rsidR="001020DE">
        <w:t>reports</w:t>
      </w:r>
      <w:r w:rsidR="00E731E5">
        <w:t xml:space="preserve"> the obtained results while section 6 discusses their implications</w:t>
      </w:r>
      <w:r w:rsidR="0038227B">
        <w:t xml:space="preserve"> and </w:t>
      </w:r>
      <w:r w:rsidR="00DE3BCB">
        <w:t>provides</w:t>
      </w:r>
      <w:r w:rsidR="0038227B">
        <w:t xml:space="preserve"> an interpretation. </w:t>
      </w:r>
      <w:r w:rsidR="000C1C3A">
        <w:t xml:space="preserve">Section 7 concludes. </w:t>
      </w:r>
    </w:p>
    <w:p w14:paraId="17C3CB48" w14:textId="28ABF1E1" w:rsidR="0001285C" w:rsidRDefault="0001285C" w:rsidP="00AD2227">
      <w:pPr>
        <w:pStyle w:val="berschrift1"/>
      </w:pPr>
      <w:r>
        <w:t>Literature</w:t>
      </w:r>
    </w:p>
    <w:p w14:paraId="5777995E" w14:textId="121BF911" w:rsidR="0001285C" w:rsidRDefault="002828A2" w:rsidP="00A37965">
      <w:r>
        <w:t xml:space="preserve">Previous studies have used statistical modeling and machine learning methods to estimate fire susceptibility for various areas and time periods at both a local and a regional scale. Logistic regression has been a popular method to model wildfire </w:t>
      </w:r>
      <w:r w:rsidR="00376F3F">
        <w:t>occurrence</w:t>
      </w:r>
      <w:r w:rsidR="004D759B">
        <w:t>.</w:t>
      </w:r>
      <w:r>
        <w:t xml:space="preserve"> </w:t>
      </w:r>
      <w:r w:rsidR="004D759B">
        <w:t>I</w:t>
      </w:r>
      <w:r>
        <w:t>t is suited to</w:t>
      </w:r>
      <w:r w:rsidR="00B53A48">
        <w:t xml:space="preserve"> predict</w:t>
      </w:r>
      <w:r>
        <w:t xml:space="preserve"> binary variables and estimates a probabilistic output, which can be interpreted as the estimated risk value associated with a given sample </w:t>
      </w:r>
      <w:r>
        <w:fldChar w:fldCharType="begin"/>
      </w:r>
      <w:r>
        <w:instrText xml:space="preserve"> ADDIN ZOTERO_ITEM CSL_CITATION {"citationID":"GKJuKLxv","properties":{"formattedCitation":"(Cao et al., 2017; Catry et al., 2009; Mart\\uc0\\u237{}nez et al., 2009; Rodrigues &amp; de la Riva, 2014; Syphard et al., 2008)","plainCitation":"(Cao et al., 2017; Catry et al., 2009; Martínez et al., 2009; Rodrigues &amp; de la Riva, 2014; Syphard et al., 2008)","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sidRPr="002828A2">
        <w:rPr>
          <w:color w:val="000000"/>
        </w:rPr>
        <w:t>(Cao et al., 2017; Catry et al., 2009; Martínez et al., 2009; Rodrigues &amp; de la Riva, 2014; Syphard et al., 2008)</w:t>
      </w:r>
      <w:r>
        <w:fldChar w:fldCharType="end"/>
      </w:r>
      <w:r w:rsidR="00D425EB">
        <w:t xml:space="preserve">. Non-parametric </w:t>
      </w:r>
      <w:r w:rsidR="00A64A84">
        <w:t>M</w:t>
      </w:r>
      <w:r w:rsidR="00D425EB">
        <w:t xml:space="preserve">achine </w:t>
      </w:r>
      <w:r w:rsidR="00A64A84">
        <w:t>L</w:t>
      </w:r>
      <w:r w:rsidR="00D425EB">
        <w:t>earning algorithms such as tree-based</w:t>
      </w:r>
      <w:r w:rsidR="00A64A84">
        <w:t xml:space="preserve"> ensemble models like</w:t>
      </w:r>
      <w:r w:rsidR="00D425EB">
        <w:t xml:space="preserve"> </w:t>
      </w:r>
      <w:r w:rsidR="00A64A84">
        <w:t>R</w:t>
      </w:r>
      <w:r w:rsidR="00D425EB">
        <w:t xml:space="preserve">andom </w:t>
      </w:r>
      <w:r w:rsidR="00A64A84">
        <w:t>F</w:t>
      </w:r>
      <w:r w:rsidR="00D425EB">
        <w:t>orest and boosted trees have seen a rise in popularity and are often being compared to baseline predictions based on regression models</w:t>
      </w:r>
      <w:r w:rsidR="000F3A2A">
        <w:t xml:space="preserve"> </w:t>
      </w:r>
      <w:r w:rsidR="000F3A2A">
        <w:fldChar w:fldCharType="begin"/>
      </w:r>
      <w:r w:rsidR="000F3A2A">
        <w:instrText xml:space="preserve"> ADDIN ZOTERO_ITEM CSL_CITATION {"citationID":"JJzVfpBC","properties":{"formattedCitation":"(Cao et al., 2017; Oliveira et al., 2012; Rodrigues &amp; de la Riva, 2014)","plainCitation":"(Cao et al., 2017; Oliveira et al., 2012; Rodrigues &amp; de la Riva, 2014)","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0F3A2A">
        <w:fldChar w:fldCharType="separate"/>
      </w:r>
      <w:r w:rsidR="000F3A2A">
        <w:rPr>
          <w:noProof/>
        </w:rPr>
        <w:t>(Cao et al., 2017; Oliveira et al., 2012; Rodrigues &amp; de la Riva, 2014)</w:t>
      </w:r>
      <w:r w:rsidR="000F3A2A">
        <w:fldChar w:fldCharType="end"/>
      </w:r>
      <w:r w:rsidR="000F3A2A">
        <w:t xml:space="preserve">. </w:t>
      </w:r>
    </w:p>
    <w:p w14:paraId="46713718" w14:textId="57869202" w:rsidR="00176651" w:rsidRDefault="00A52433" w:rsidP="00A37965">
      <w:r w:rsidRPr="00197BAD">
        <w:t xml:space="preserve">One example of the </w:t>
      </w:r>
      <w:r w:rsidR="00DA015E">
        <w:t xml:space="preserve">combined use of </w:t>
      </w:r>
      <w:r w:rsidR="00D3414A">
        <w:t xml:space="preserve">statistical modeling and Machine Learning </w:t>
      </w:r>
      <w:r w:rsidR="00DA015E">
        <w:t xml:space="preserve">in </w:t>
      </w:r>
      <w:r w:rsidR="00294312">
        <w:t>the</w:t>
      </w:r>
      <w:r w:rsidRPr="00197BAD">
        <w:t xml:space="preserve"> field </w:t>
      </w:r>
      <w:r w:rsidR="00294312">
        <w:t xml:space="preserve">of wildfire modeling </w:t>
      </w:r>
      <w:r w:rsidRPr="00197BAD">
        <w:t xml:space="preserve">is the study </w:t>
      </w:r>
      <w:r w:rsidR="00713B74">
        <w:t xml:space="preserve">focused </w:t>
      </w:r>
      <w:r w:rsidRPr="00197BAD">
        <w:t>on Mediterranean Europe performed by Oliveira and co-authors</w:t>
      </w:r>
      <w:r w:rsidR="007130DA">
        <w:t xml:space="preserve"> </w:t>
      </w:r>
      <w:r w:rsidR="007130DA">
        <w:fldChar w:fldCharType="begin"/>
      </w:r>
      <w:r w:rsidR="007130DA">
        <w:instrText xml:space="preserve"> ADDIN ZOTERO_ITEM CSL_CITATION {"citationID":"FWSHvIJd","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7130DA">
        <w:fldChar w:fldCharType="separate"/>
      </w:r>
      <w:r w:rsidR="007130DA">
        <w:rPr>
          <w:noProof/>
        </w:rPr>
        <w:t>(Oliveira et al., 2012)</w:t>
      </w:r>
      <w:r w:rsidR="007130DA">
        <w:fldChar w:fldCharType="end"/>
      </w:r>
      <w:r w:rsidR="007130DA">
        <w:t xml:space="preserve">. </w:t>
      </w:r>
      <w:r w:rsidR="00433E4E" w:rsidRPr="00433E4E">
        <w:t>They used the average density of fire occurrences at the NUTS3-level of provinces as the dependent variable, as a proxy of fire ignition</w:t>
      </w:r>
      <w:r w:rsidR="00433E4E">
        <w:t>.</w:t>
      </w:r>
      <w:r w:rsidR="00433E4E" w:rsidRPr="00433E4E">
        <w:t xml:space="preserve"> </w:t>
      </w:r>
      <w:r>
        <w:t xml:space="preserve">Oliveira and co-authors applied both linear regression and Random Forest (based on regression trees) at a very large regional scale. </w:t>
      </w:r>
      <w:r w:rsidR="007130DA">
        <w:t xml:space="preserve">In their study they aim to </w:t>
      </w:r>
      <w:r w:rsidR="00DD18F7">
        <w:t xml:space="preserve">predict the </w:t>
      </w:r>
      <w:r w:rsidR="008103DD">
        <w:t>probability</w:t>
      </w:r>
      <w:r w:rsidR="00DD18F7">
        <w:t xml:space="preserve"> of fire occurrence for spatial units at a 10</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D18F7">
        <w:t xml:space="preserve"> resolution. </w:t>
      </w:r>
      <w:r w:rsidR="007130DA">
        <w:t xml:space="preserve">They use a mixture of environmental and human-centric </w:t>
      </w:r>
      <w:r w:rsidR="00433E4E">
        <w:t>variables for modeling with predictors</w:t>
      </w:r>
      <w:r w:rsidR="0013372B">
        <w:t xml:space="preserve"> that cover</w:t>
      </w:r>
      <w:r w:rsidR="00433E4E" w:rsidRPr="00433E4E">
        <w:t xml:space="preserve"> topography, land cover, climate, infrastructure, </w:t>
      </w:r>
      <w:r w:rsidR="0013372B" w:rsidRPr="00433E4E">
        <w:t>demograph</w:t>
      </w:r>
      <w:r w:rsidR="0013372B">
        <w:t>y,</w:t>
      </w:r>
      <w:r w:rsidR="00433E4E" w:rsidRPr="00433E4E">
        <w:t xml:space="preserve"> and </w:t>
      </w:r>
      <w:r w:rsidR="0013372B" w:rsidRPr="00433E4E">
        <w:t>socioeconomics</w:t>
      </w:r>
      <w:r w:rsidR="0013372B">
        <w:t xml:space="preserve">. </w:t>
      </w:r>
      <w:r w:rsidR="004D0F2B">
        <w:t xml:space="preserve">They find that </w:t>
      </w:r>
      <w:r w:rsidR="007130DA">
        <w:t xml:space="preserve">Random </w:t>
      </w:r>
      <w:r w:rsidR="007130DA">
        <w:lastRenderedPageBreak/>
        <w:t xml:space="preserve">Forest outperforms </w:t>
      </w:r>
      <w:r w:rsidR="00AD24AF">
        <w:t xml:space="preserve">their regression model. They list precipitation, soil moisture, unemployment rate and </w:t>
      </w:r>
      <w:r w:rsidR="004D0F2B">
        <w:t xml:space="preserve">road density </w:t>
      </w:r>
      <w:r w:rsidR="00AD24AF">
        <w:t>as their most important predictors</w:t>
      </w:r>
      <w:r w:rsidR="004D0F2B">
        <w:t xml:space="preserve">, asserting the importance of both environmental and </w:t>
      </w:r>
      <w:r w:rsidR="00463575">
        <w:t>anthropogenic</w:t>
      </w:r>
      <w:r w:rsidR="004D0F2B">
        <w:t xml:space="preserve"> </w:t>
      </w:r>
      <w:r w:rsidR="00AB10DE">
        <w:t>factors on wildfire occurrence</w:t>
      </w:r>
      <w:r w:rsidR="00AD24AF">
        <w:t xml:space="preserve"> </w:t>
      </w:r>
      <w:r w:rsidR="00AD24AF">
        <w:fldChar w:fldCharType="begin"/>
      </w:r>
      <w:r w:rsidR="00AD24AF">
        <w:instrText xml:space="preserve"> ADDIN ZOTERO_ITEM CSL_CITATION {"citationID":"Fjt1MGHU","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D24AF">
        <w:fldChar w:fldCharType="separate"/>
      </w:r>
      <w:r w:rsidR="00AD24AF">
        <w:rPr>
          <w:noProof/>
        </w:rPr>
        <w:t>(Oliveira et al., 2012)</w:t>
      </w:r>
      <w:r w:rsidR="00AD24AF">
        <w:fldChar w:fldCharType="end"/>
      </w:r>
      <w:r w:rsidR="00AD24AF">
        <w:t>.</w:t>
      </w:r>
    </w:p>
    <w:p w14:paraId="725E0D34" w14:textId="3C831A1D" w:rsidR="00B90192" w:rsidRDefault="00B90192" w:rsidP="00A37965">
      <w:r w:rsidRPr="00197BAD">
        <w:t xml:space="preserve">A more focused look at the Mediterranean was taken by </w:t>
      </w:r>
      <w:proofErr w:type="spellStart"/>
      <w:r w:rsidRPr="00197BAD">
        <w:t>Tonini</w:t>
      </w:r>
      <w:proofErr w:type="spellEnd"/>
      <w:r w:rsidRPr="00197BAD">
        <w:t xml:space="preserve"> and co-authors, focusing on this single region of Liguria</w:t>
      </w:r>
      <w:r>
        <w:t xml:space="preserve"> </w:t>
      </w:r>
      <w:r>
        <w:fldChar w:fldCharType="begin"/>
      </w:r>
      <w:r>
        <w:instrText xml:space="preserve"> ADDIN ZOTERO_ITEM CSL_CITATION {"citationID":"nXV75YG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fldChar w:fldCharType="separate"/>
      </w:r>
      <w:r>
        <w:rPr>
          <w:noProof/>
        </w:rPr>
        <w:t>(Tonini et al., 2020)</w:t>
      </w:r>
      <w:r>
        <w:fldChar w:fldCharType="end"/>
      </w:r>
      <w:r w:rsidRPr="00197BAD">
        <w:t xml:space="preserve">. They leveraged data on burned areas from a 20-year period (1997-2017) to assess wildfire susceptibility of the region, dividing the data into subsets for the winter season (November-April) and the summer season (May-October). Unlike the study conducted by Oliveira and co-authors, who used the continuous variable of average </w:t>
      </w:r>
      <w:r w:rsidRPr="00B90192">
        <w:t>density</w:t>
      </w:r>
      <w:r w:rsidRPr="00197BAD">
        <w:t xml:space="preserve"> of fire occurrences as the target</w:t>
      </w:r>
      <w:r>
        <w:t xml:space="preserve"> variable</w:t>
      </w:r>
      <w:r w:rsidRPr="00197BAD">
        <w:t xml:space="preserve">, </w:t>
      </w:r>
      <w:proofErr w:type="spellStart"/>
      <w:r w:rsidRPr="00197BAD">
        <w:t>Tonini</w:t>
      </w:r>
      <w:proofErr w:type="spellEnd"/>
      <w:r w:rsidRPr="00197BAD">
        <w:t xml:space="preserve"> and co-authors designed their </w:t>
      </w:r>
      <w:r>
        <w:t>study</w:t>
      </w:r>
      <w:r w:rsidRPr="00197BAD">
        <w:t xml:space="preserve"> as a binary classification case, distinguishing between </w:t>
      </w:r>
      <w:r w:rsidRPr="00197BAD">
        <w:rPr>
          <w:i/>
          <w:iCs/>
        </w:rPr>
        <w:t>burnt</w:t>
      </w:r>
      <w:r w:rsidRPr="00197BAD">
        <w:t xml:space="preserve"> and </w:t>
      </w:r>
      <w:r w:rsidRPr="00197BAD">
        <w:rPr>
          <w:i/>
          <w:iCs/>
        </w:rPr>
        <w:t>unburnt</w:t>
      </w:r>
      <w:r w:rsidRPr="00197BAD">
        <w:t xml:space="preserve"> areas. Since pixels on their created GIS-map are treated as individual samples, this binary approach allows for the creation of very detailed fire susceptibility maps, since for every individual pixel a probabilistic value for being </w:t>
      </w:r>
      <w:r w:rsidRPr="00197BAD">
        <w:rPr>
          <w:i/>
          <w:iCs/>
        </w:rPr>
        <w:t>burnt</w:t>
      </w:r>
      <w:r w:rsidRPr="00197BAD">
        <w:t xml:space="preserve"> is calculated by the model. </w:t>
      </w:r>
      <w:r>
        <w:t>T</w:t>
      </w:r>
      <w:r w:rsidRPr="00197BAD">
        <w:t>he authors used variables describing the topography, land cover and the distance to anthropogenic features such as urban areas and roads</w:t>
      </w:r>
      <w:r>
        <w:t xml:space="preserve"> as predictors</w:t>
      </w:r>
      <w:r w:rsidRPr="00197BAD">
        <w:t xml:space="preserve">. No </w:t>
      </w:r>
      <w:r>
        <w:t>variables</w:t>
      </w:r>
      <w:r w:rsidRPr="00197BAD">
        <w:t xml:space="preserve"> capturing demographics or socioeconomics were used</w:t>
      </w:r>
      <w:r w:rsidR="00CA626F">
        <w:t xml:space="preserve"> in this study</w:t>
      </w:r>
      <w:r w:rsidRPr="00197BAD">
        <w:t xml:space="preserve">. All models were estimated using Random Forest. </w:t>
      </w:r>
      <w:r w:rsidR="009951C1">
        <w:t>Models were evaluated by predicting a set of test</w:t>
      </w:r>
      <w:r w:rsidRPr="00197BAD">
        <w:t xml:space="preserve"> data</w:t>
      </w:r>
      <w:r w:rsidR="009951C1">
        <w:t xml:space="preserve"> consisting of </w:t>
      </w:r>
      <w:r w:rsidRPr="00197BAD">
        <w:t xml:space="preserve">the last 6 years of analysis (25% of the entire data). The </w:t>
      </w:r>
      <w:r w:rsidR="009951C1">
        <w:t xml:space="preserve">final </w:t>
      </w:r>
      <w:r w:rsidRPr="00197BAD">
        <w:t>model showed good global predictive power in both seasons, discriminating between burnt and unburnt areas within the 75th percentile. The authors stress the importance of using cross validation to mitigate spatial autocorrelation</w:t>
      </w:r>
      <w:r w:rsidR="00D95E7D">
        <w:t xml:space="preserve"> with resampling</w:t>
      </w:r>
      <w:r w:rsidR="009951C1">
        <w:t xml:space="preserve"> </w:t>
      </w:r>
      <w:r w:rsidR="009951C1">
        <w:fldChar w:fldCharType="begin"/>
      </w:r>
      <w:r w:rsidR="009951C1">
        <w:instrText xml:space="preserve"> ADDIN ZOTERO_ITEM CSL_CITATION {"citationID":"lx94jsHF","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9951C1">
        <w:fldChar w:fldCharType="separate"/>
      </w:r>
      <w:r w:rsidR="009951C1">
        <w:rPr>
          <w:noProof/>
        </w:rPr>
        <w:t>(Tonini et al., 2020)</w:t>
      </w:r>
      <w:r w:rsidR="009951C1">
        <w:fldChar w:fldCharType="end"/>
      </w:r>
      <w:r w:rsidR="009951C1">
        <w:t>.</w:t>
      </w:r>
      <w:r w:rsidR="006753F4">
        <w:t xml:space="preserve"> </w:t>
      </w:r>
    </w:p>
    <w:p w14:paraId="2839C012" w14:textId="04AF02F6" w:rsidR="00AD24AF" w:rsidRDefault="00AD24AF" w:rsidP="00A37965">
      <w:r>
        <w:t xml:space="preserve">Cao and co-authors compare multiple </w:t>
      </w:r>
      <w:r w:rsidR="00F33DC8">
        <w:t xml:space="preserve">modeling </w:t>
      </w:r>
      <w:r>
        <w:t xml:space="preserve">methods to </w:t>
      </w:r>
      <w:r w:rsidR="00F33DC8">
        <w:t>estimate</w:t>
      </w:r>
      <w:r>
        <w:t xml:space="preserve"> wildfire susceptibility in the South Chinese province of Yunnan </w:t>
      </w:r>
      <w:r>
        <w:fldChar w:fldCharType="begin"/>
      </w:r>
      <w:r>
        <w:instrText xml:space="preserve"> ADDIN ZOTERO_ITEM CSL_CITATION {"citationID":"VWlD2iRH","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fldChar w:fldCharType="separate"/>
      </w:r>
      <w:r>
        <w:rPr>
          <w:noProof/>
        </w:rPr>
        <w:t>(Cao et al., 2017)</w:t>
      </w:r>
      <w:r>
        <w:fldChar w:fldCharType="end"/>
      </w:r>
      <w:r>
        <w:t xml:space="preserve">. </w:t>
      </w:r>
      <w:r w:rsidR="00F33DC8">
        <w:t>They</w:t>
      </w:r>
      <w:r>
        <w:t xml:space="preserve"> disregard </w:t>
      </w:r>
      <w:r w:rsidR="00463575">
        <w:t>anthropogenic</w:t>
      </w:r>
      <w:r>
        <w:t xml:space="preserve"> factors </w:t>
      </w:r>
      <w:r w:rsidR="00F33DC8">
        <w:t>and in</w:t>
      </w:r>
      <w:r>
        <w:t>clud</w:t>
      </w:r>
      <w:r w:rsidR="00F33DC8">
        <w:t xml:space="preserve">e </w:t>
      </w:r>
      <w:r>
        <w:t xml:space="preserve">only </w:t>
      </w:r>
      <w:r w:rsidR="00F33DC8">
        <w:t xml:space="preserve">environmental </w:t>
      </w:r>
      <w:r>
        <w:t>predictor</w:t>
      </w:r>
      <w:r w:rsidR="00F33DC8">
        <w:t xml:space="preserve">s </w:t>
      </w:r>
      <w:r>
        <w:t xml:space="preserve">at </w:t>
      </w:r>
      <w:r w:rsidR="00F33DC8">
        <w:t xml:space="preserve">the </w:t>
      </w:r>
      <w:r>
        <w:t xml:space="preserve">scale of a single Chinese province. </w:t>
      </w:r>
      <w:r w:rsidR="00EE062B">
        <w:t xml:space="preserve">They apply both </w:t>
      </w:r>
      <w:r w:rsidR="00F33DC8">
        <w:t>logistic</w:t>
      </w:r>
      <w:r w:rsidR="00EE062B">
        <w:t xml:space="preserve"> and </w:t>
      </w:r>
      <w:proofErr w:type="spellStart"/>
      <w:r w:rsidR="00EE062B">
        <w:t>probit</w:t>
      </w:r>
      <w:proofErr w:type="spellEnd"/>
      <w:r w:rsidR="00F33DC8">
        <w:t xml:space="preserve"> regression, </w:t>
      </w:r>
      <w:r w:rsidR="00EE062B">
        <w:t xml:space="preserve">Random </w:t>
      </w:r>
      <w:proofErr w:type="gramStart"/>
      <w:r w:rsidR="00EE062B">
        <w:t>Forest</w:t>
      </w:r>
      <w:proofErr w:type="gramEnd"/>
      <w:r w:rsidR="00EE062B">
        <w:t xml:space="preserve"> and Artificial Neural Networks to </w:t>
      </w:r>
      <w:r w:rsidR="00F33DC8">
        <w:t xml:space="preserve">model </w:t>
      </w:r>
      <w:r w:rsidR="00EE062B">
        <w:t xml:space="preserve">wildfire </w:t>
      </w:r>
      <w:r w:rsidR="00F33DC8">
        <w:t>risk</w:t>
      </w:r>
      <w:r w:rsidR="00EE062B">
        <w:t xml:space="preserve">. For model </w:t>
      </w:r>
      <w:r w:rsidR="00EE062B">
        <w:lastRenderedPageBreak/>
        <w:t>evaluation the</w:t>
      </w:r>
      <w:r w:rsidR="00DA0A3B">
        <w:t xml:space="preserve"> authors</w:t>
      </w:r>
      <w:r w:rsidR="00EE062B">
        <w:t xml:space="preserve"> </w:t>
      </w:r>
      <w:r w:rsidR="00DA0A3B">
        <w:t>use</w:t>
      </w:r>
      <w:r w:rsidR="00EE062B">
        <w:t xml:space="preserve"> a cost-sensitive misclassification metric, concluding that </w:t>
      </w:r>
      <w:r w:rsidR="00F30157">
        <w:t xml:space="preserve">Random Forest performed the best </w:t>
      </w:r>
      <w:r w:rsidR="00DA0A3B">
        <w:t>at</w:t>
      </w:r>
      <w:r w:rsidR="00F30157">
        <w:t xml:space="preserve"> predicting the binary</w:t>
      </w:r>
      <w:r w:rsidR="008E2AD3">
        <w:t xml:space="preserve"> ignition</w:t>
      </w:r>
      <w:r w:rsidR="00F30157">
        <w:t xml:space="preserve"> target. Cao and co-authors stress the importance of </w:t>
      </w:r>
      <w:r w:rsidR="00D53465">
        <w:t>sub</w:t>
      </w:r>
      <w:r w:rsidR="00DF322F">
        <w:t xml:space="preserve">sampling methods </w:t>
      </w:r>
      <w:r w:rsidR="00F30157">
        <w:t>to resolve issues of class imbalance</w:t>
      </w:r>
      <w:r w:rsidR="00D53465">
        <w:t xml:space="preserve"> by balancing out the </w:t>
      </w:r>
      <w:r w:rsidR="00F30157">
        <w:t xml:space="preserve">large number of non-ignition samples </w:t>
      </w:r>
      <w:r w:rsidR="00F30157">
        <w:fldChar w:fldCharType="begin"/>
      </w:r>
      <w:r w:rsidR="00F30157">
        <w:instrText xml:space="preserve"> ADDIN ZOTERO_ITEM CSL_CITATION {"citationID":"ZDNNewWn","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30157">
        <w:fldChar w:fldCharType="separate"/>
      </w:r>
      <w:r w:rsidR="00F30157">
        <w:rPr>
          <w:noProof/>
        </w:rPr>
        <w:t>(Cao et al., 2017)</w:t>
      </w:r>
      <w:r w:rsidR="00F30157">
        <w:fldChar w:fldCharType="end"/>
      </w:r>
      <w:r w:rsidR="00F30157">
        <w:t xml:space="preserve">. </w:t>
      </w:r>
    </w:p>
    <w:p w14:paraId="5F8F886B" w14:textId="008515E9" w:rsidR="00427076" w:rsidRDefault="00E46E97" w:rsidP="00A37965">
      <w:r>
        <w:t xml:space="preserve">The Iberian peninsula has been </w:t>
      </w:r>
      <w:r w:rsidR="00C03E3D">
        <w:t xml:space="preserve">investigated in </w:t>
      </w:r>
      <w:r>
        <w:t xml:space="preserve">a multitude of studies, being among the areas with the highest concentration of wildfires in Europe </w:t>
      </w:r>
      <w:r>
        <w:fldChar w:fldCharType="begin"/>
      </w:r>
      <w:r>
        <w:instrText xml:space="preserve"> ADDIN ZOTERO_ITEM CSL_CITATION {"citationID":"mgyuIv4c","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Pr>
          <w:noProof/>
        </w:rPr>
        <w:t>(Oliveira et al., 2012)</w:t>
      </w:r>
      <w:r>
        <w:fldChar w:fldCharType="end"/>
      </w:r>
      <w:r>
        <w:t xml:space="preserve">. </w:t>
      </w:r>
      <w:r w:rsidR="005E4178">
        <w:t>Martínez and co-authors</w:t>
      </w:r>
      <w:r w:rsidR="002A1CB3">
        <w:t>’</w:t>
      </w:r>
      <w:r w:rsidR="005E4178">
        <w:t xml:space="preserve"> approach explicitly investigat</w:t>
      </w:r>
      <w:r w:rsidR="002A1CB3">
        <w:t xml:space="preserve">es </w:t>
      </w:r>
      <w:r w:rsidR="005E4178">
        <w:t>only human-caused wildfire</w:t>
      </w:r>
      <w:r w:rsidR="002A1CB3">
        <w:t xml:space="preserve">s </w:t>
      </w:r>
      <w:r w:rsidR="005E4178">
        <w:t xml:space="preserve">in Spain </w:t>
      </w:r>
      <w:r w:rsidR="005E4178">
        <w:fldChar w:fldCharType="begin"/>
      </w:r>
      <w:r w:rsidR="005E4178">
        <w:instrText xml:space="preserve"> ADDIN ZOTERO_ITEM CSL_CITATION {"citationID":"7DxPGwVZ","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5E4178">
        <w:fldChar w:fldCharType="separate"/>
      </w:r>
      <w:r w:rsidR="005E4178" w:rsidRPr="005E4178">
        <w:rPr>
          <w:color w:val="000000"/>
        </w:rPr>
        <w:t>(Martínez et al., 2009)</w:t>
      </w:r>
      <w:r w:rsidR="005E4178">
        <w:fldChar w:fldCharType="end"/>
      </w:r>
      <w:r w:rsidR="00E77C42">
        <w:t xml:space="preserve">. </w:t>
      </w:r>
      <w:r w:rsidR="00214BEE">
        <w:t xml:space="preserve">Their models are </w:t>
      </w:r>
      <w:r w:rsidR="002D3D29">
        <w:t xml:space="preserve">trained </w:t>
      </w:r>
      <w:r w:rsidR="00214BEE">
        <w:t xml:space="preserve">exclusively </w:t>
      </w:r>
      <w:r w:rsidR="002D3D29">
        <w:t xml:space="preserve">with </w:t>
      </w:r>
      <w:r w:rsidR="00463575">
        <w:t>anthropogenic</w:t>
      </w:r>
      <w:r w:rsidR="00214BEE">
        <w:t xml:space="preserve"> predictors, ignoring any </w:t>
      </w:r>
      <w:r w:rsidR="00BC59EE">
        <w:t>environmental</w:t>
      </w:r>
      <w:r w:rsidR="00214BEE">
        <w:t xml:space="preserve"> factors</w:t>
      </w:r>
      <w:r w:rsidR="00963B2F">
        <w:t>. They apply logistic regression to estimate their binary target variable</w:t>
      </w:r>
      <w:r w:rsidR="00033E15">
        <w:t xml:space="preserve">, finding </w:t>
      </w:r>
      <w:r w:rsidR="00963B2F">
        <w:t xml:space="preserve">that </w:t>
      </w:r>
      <w:r w:rsidR="00963B2F" w:rsidRPr="00963B2F">
        <w:t>agricultural landscape pattern</w:t>
      </w:r>
      <w:r w:rsidR="00963B2F">
        <w:t>s</w:t>
      </w:r>
      <w:r w:rsidR="00963B2F" w:rsidRPr="00963B2F">
        <w:t xml:space="preserve"> and </w:t>
      </w:r>
      <w:r w:rsidR="00963B2F">
        <w:t xml:space="preserve">rural </w:t>
      </w:r>
      <w:r w:rsidR="00963B2F" w:rsidRPr="00963B2F">
        <w:t>development processes</w:t>
      </w:r>
      <w:r w:rsidR="00963B2F">
        <w:t xml:space="preserve"> are the most important predictors for human-caused wildfire ignitions in Spain </w:t>
      </w:r>
      <w:r w:rsidR="00963B2F">
        <w:fldChar w:fldCharType="begin"/>
      </w:r>
      <w:r w:rsidR="00963B2F">
        <w:instrText xml:space="preserve"> ADDIN ZOTERO_ITEM CSL_CITATION {"citationID":"DiHyb3fD","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963B2F">
        <w:fldChar w:fldCharType="separate"/>
      </w:r>
      <w:r w:rsidR="00963B2F" w:rsidRPr="00963B2F">
        <w:rPr>
          <w:color w:val="000000"/>
        </w:rPr>
        <w:t>(Martínez et al., 2009)</w:t>
      </w:r>
      <w:r w:rsidR="00963B2F">
        <w:fldChar w:fldCharType="end"/>
      </w:r>
      <w:r w:rsidR="00156846">
        <w:t xml:space="preserve">. </w:t>
      </w:r>
    </w:p>
    <w:p w14:paraId="2BD99F90" w14:textId="77C46768" w:rsidR="00F30157" w:rsidRDefault="00E2735B" w:rsidP="00A37965">
      <w:r>
        <w:t xml:space="preserve">Rodrigues and de la Riva expand on the work done by Martínez and co-authors by </w:t>
      </w:r>
      <w:r w:rsidR="006C36C0">
        <w:t>estimating models for</w:t>
      </w:r>
      <w:r w:rsidR="006E38B2">
        <w:t xml:space="preserve"> human-caused wildfire </w:t>
      </w:r>
      <w:r w:rsidR="006C36C0">
        <w:t>occurrences</w:t>
      </w:r>
      <w:r w:rsidR="006E38B2">
        <w:t xml:space="preserve"> in Spa</w:t>
      </w:r>
      <w:r w:rsidR="006C36C0">
        <w:t>i</w:t>
      </w:r>
      <w:r w:rsidR="006E38B2">
        <w:t xml:space="preserve">n with </w:t>
      </w:r>
      <w:r w:rsidR="006C36C0">
        <w:t xml:space="preserve">Random Forest, boosted trees and Support Vector Machine in addition to </w:t>
      </w:r>
      <w:r w:rsidR="006E38B2">
        <w:t xml:space="preserve">logistic regression </w:t>
      </w:r>
      <w:r w:rsidR="006E38B2">
        <w:fldChar w:fldCharType="begin"/>
      </w:r>
      <w:r w:rsidR="006E38B2">
        <w:instrText xml:space="preserve"> ADDIN ZOTERO_ITEM CSL_CITATION {"citationID":"ldKA5U0F","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6E38B2">
        <w:fldChar w:fldCharType="separate"/>
      </w:r>
      <w:r w:rsidR="006E38B2">
        <w:rPr>
          <w:noProof/>
        </w:rPr>
        <w:t>(Rodrigues &amp; de la Riva, 2014)</w:t>
      </w:r>
      <w:r w:rsidR="006E38B2">
        <w:fldChar w:fldCharType="end"/>
      </w:r>
      <w:r w:rsidR="006E38B2">
        <w:t xml:space="preserve">. </w:t>
      </w:r>
      <w:r w:rsidR="000B70AE">
        <w:t>Like</w:t>
      </w:r>
      <w:r w:rsidR="006E38B2">
        <w:t xml:space="preserve"> Martínez and co-authors they only include </w:t>
      </w:r>
      <w:r w:rsidR="00F26E0A">
        <w:t xml:space="preserve">anthropogenic </w:t>
      </w:r>
      <w:r w:rsidR="006E38B2">
        <w:t>predictor</w:t>
      </w:r>
      <w:r w:rsidR="00F26E0A">
        <w:t xml:space="preserve">s </w:t>
      </w:r>
      <w:r w:rsidR="006E38B2">
        <w:t xml:space="preserve">in their data. They find that logistic regression is outperformed by all other </w:t>
      </w:r>
      <w:r w:rsidR="00AB58E0">
        <w:t xml:space="preserve">classifiers </w:t>
      </w:r>
      <w:r w:rsidR="006E38B2">
        <w:t>in terms of ROC-AUC (see section 3.4 for a discussion of various evaluation metrics in classification tasks).</w:t>
      </w:r>
      <w:r w:rsidR="00AB58E0">
        <w:t xml:space="preserve"> </w:t>
      </w:r>
      <w:r w:rsidR="00B02AB4">
        <w:t xml:space="preserve">They conclude by recommending tree-based algorithms such as Random Forest and boosted trees while calling SVM less adequate due to the time-consuming optimization process and comparably worse predictive power </w:t>
      </w:r>
      <w:r w:rsidR="00B02AB4">
        <w:fldChar w:fldCharType="begin"/>
      </w:r>
      <w:r w:rsidR="00B02AB4">
        <w:instrText xml:space="preserve"> ADDIN ZOTERO_ITEM CSL_CITATION {"citationID":"IPd75etO","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02AB4">
        <w:fldChar w:fldCharType="separate"/>
      </w:r>
      <w:r w:rsidR="00B02AB4">
        <w:rPr>
          <w:noProof/>
        </w:rPr>
        <w:t>(Rodrigues &amp; de la Riva, 2014)</w:t>
      </w:r>
      <w:r w:rsidR="00B02AB4">
        <w:fldChar w:fldCharType="end"/>
      </w:r>
      <w:r w:rsidR="00B02AB4">
        <w:t xml:space="preserve">. </w:t>
      </w:r>
    </w:p>
    <w:p w14:paraId="3C0AA05C" w14:textId="328ACB19" w:rsidR="00D246CB" w:rsidRDefault="00D246CB" w:rsidP="00A37965">
      <w:proofErr w:type="spellStart"/>
      <w:r>
        <w:t>Catry</w:t>
      </w:r>
      <w:proofErr w:type="spellEnd"/>
      <w:r>
        <w:t xml:space="preserve"> and co-authors use a small set of predictor variables to predict the spatial patterns of wildfire ignitions in Portugal </w:t>
      </w:r>
      <w:r w:rsidR="00347021">
        <w:t>with</w:t>
      </w:r>
      <w:r>
        <w:t xml:space="preserve"> logistic regression </w:t>
      </w:r>
      <w:r>
        <w:fldChar w:fldCharType="begin"/>
      </w:r>
      <w:r>
        <w:instrText xml:space="preserve"> ADDIN ZOTERO_ITEM CSL_CITATION {"citationID":"jfY6viDO","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fldChar w:fldCharType="separate"/>
      </w:r>
      <w:r>
        <w:rPr>
          <w:noProof/>
        </w:rPr>
        <w:t>(Catry et al., 2009)</w:t>
      </w:r>
      <w:r>
        <w:fldChar w:fldCharType="end"/>
      </w:r>
      <w:r>
        <w:t xml:space="preserve">. They combine both environmental and </w:t>
      </w:r>
      <w:r w:rsidR="00463575">
        <w:t>anthropogenic</w:t>
      </w:r>
      <w:r w:rsidR="00AE1A65">
        <w:t xml:space="preserve"> variables, but explicitly make a point </w:t>
      </w:r>
      <w:r w:rsidR="005B1CBD">
        <w:t>of</w:t>
      </w:r>
      <w:r w:rsidR="00AE1A65">
        <w:t xml:space="preserve"> us</w:t>
      </w:r>
      <w:r w:rsidR="005B1CBD">
        <w:t>ing</w:t>
      </w:r>
      <w:r w:rsidR="00AE1A65">
        <w:t xml:space="preserve"> as few predictor variables as possible. They find that logistic </w:t>
      </w:r>
      <w:r w:rsidR="00AE1A65">
        <w:lastRenderedPageBreak/>
        <w:t xml:space="preserve">regression provides satisfying prediction results (ROC-AUC of ~0.85) despite only using population density, land cover, distance to roads and elevation as predictors </w:t>
      </w:r>
      <w:r w:rsidR="00AE1A65">
        <w:fldChar w:fldCharType="begin"/>
      </w:r>
      <w:r w:rsidR="00AE1A65">
        <w:instrText xml:space="preserve"> ADDIN ZOTERO_ITEM CSL_CITATION {"citationID":"L1aQB9AA","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rsidR="00AE1A65">
        <w:fldChar w:fldCharType="separate"/>
      </w:r>
      <w:r w:rsidR="00AE1A65">
        <w:rPr>
          <w:noProof/>
        </w:rPr>
        <w:t>(Catry et al., 2009)</w:t>
      </w:r>
      <w:r w:rsidR="00AE1A65">
        <w:fldChar w:fldCharType="end"/>
      </w:r>
      <w:r w:rsidR="00AE1A65">
        <w:t xml:space="preserve">. </w:t>
      </w:r>
    </w:p>
    <w:p w14:paraId="5683BE72" w14:textId="77777777" w:rsidR="002E60FE" w:rsidRDefault="009C5060" w:rsidP="00A52433">
      <w:r>
        <w:t xml:space="preserve">California has previously been the area of analysis in wildfire modeling studies </w:t>
      </w:r>
      <w:r>
        <w:fldChar w:fldCharType="begin"/>
      </w:r>
      <w:r>
        <w:instrText xml:space="preserve"> ADDIN ZOTERO_ITEM CSL_CITATION {"citationID":"yXhx0WDh","properties":{"formattedCitation":"(Malik et al., 2021; Syphard et al., 2008)","plainCitation":"(Malik et al., 2021; Syphard et al., 2008)","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Pr>
          <w:noProof/>
        </w:rPr>
        <w:t>(Malik et al., 2021; Syphard et al., 2008)</w:t>
      </w:r>
      <w:r>
        <w:fldChar w:fldCharType="end"/>
      </w:r>
      <w:r w:rsidR="00EA3AF8">
        <w:t>.</w:t>
      </w:r>
      <w:r w:rsidR="00955275">
        <w:t xml:space="preserve"> </w:t>
      </w:r>
      <w:proofErr w:type="spellStart"/>
      <w:r w:rsidR="00955275">
        <w:t>Syphard</w:t>
      </w:r>
      <w:proofErr w:type="spellEnd"/>
      <w:r w:rsidR="00955275">
        <w:t xml:space="preserve"> and co-authors </w:t>
      </w:r>
      <w:r w:rsidR="00637740">
        <w:t>took</w:t>
      </w:r>
      <w:r w:rsidR="00955275">
        <w:t xml:space="preserve"> a regional approach </w:t>
      </w:r>
      <w:r w:rsidR="00ED52DF">
        <w:t>by investigating</w:t>
      </w:r>
      <w:r w:rsidR="00955275">
        <w:t xml:space="preserve"> wildfire ignitions and frequency in the Santa Monica mountains in Southern California</w:t>
      </w:r>
      <w:r w:rsidR="00CA70A1">
        <w:t xml:space="preserve"> </w:t>
      </w:r>
      <w:r w:rsidR="00CA70A1">
        <w:fldChar w:fldCharType="begin"/>
      </w:r>
      <w:r w:rsidR="00CA70A1">
        <w:instrText xml:space="preserve"> ADDIN ZOTERO_ITEM CSL_CITATION {"citationID":"Zgu4VFFX","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CA70A1">
        <w:fldChar w:fldCharType="separate"/>
      </w:r>
      <w:r w:rsidR="00CA70A1">
        <w:rPr>
          <w:noProof/>
        </w:rPr>
        <w:t>(Syphard et al., 2008)</w:t>
      </w:r>
      <w:r w:rsidR="00CA70A1">
        <w:fldChar w:fldCharType="end"/>
      </w:r>
      <w:r w:rsidR="00955275">
        <w:t xml:space="preserve">. </w:t>
      </w:r>
      <w:r w:rsidR="00CA70A1">
        <w:t>They use</w:t>
      </w:r>
      <w:r w:rsidR="00637740">
        <w:t>d</w:t>
      </w:r>
      <w:r w:rsidR="00CA70A1">
        <w:t xml:space="preserve"> topological and climatic predictors</w:t>
      </w:r>
      <w:r w:rsidR="008A00BC">
        <w:t>, as well as distance to infrastructure</w:t>
      </w:r>
      <w:r w:rsidR="00CA70A1">
        <w:t xml:space="preserve">. </w:t>
      </w:r>
      <w:r w:rsidR="002B633A">
        <w:t xml:space="preserve">Their data is of very high granularity with a maximum resolution of 10m in their data set. They </w:t>
      </w:r>
      <w:r w:rsidR="00637740">
        <w:t>used</w:t>
      </w:r>
      <w:r w:rsidR="002B633A">
        <w:t xml:space="preserve"> logistic regression and f</w:t>
      </w:r>
      <w:r w:rsidR="00637740">
        <w:t>ou</w:t>
      </w:r>
      <w:r w:rsidR="002B633A">
        <w:t xml:space="preserve">nd that while wildfire ignitions were best predicted with </w:t>
      </w:r>
      <w:r w:rsidR="00463575">
        <w:t>anthropogenic</w:t>
      </w:r>
      <w:r w:rsidR="002B633A">
        <w:t xml:space="preserve"> predictor variables, </w:t>
      </w:r>
      <w:r w:rsidR="00637740">
        <w:t>environmental</w:t>
      </w:r>
      <w:r w:rsidR="002B633A">
        <w:t xml:space="preserve"> data was better at predicting ignition frequency </w:t>
      </w:r>
      <w:r w:rsidR="002B633A">
        <w:fldChar w:fldCharType="begin"/>
      </w:r>
      <w:r w:rsidR="002B633A">
        <w:instrText xml:space="preserve"> ADDIN ZOTERO_ITEM CSL_CITATION {"citationID":"5gOuvTf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2B633A">
        <w:fldChar w:fldCharType="separate"/>
      </w:r>
      <w:r w:rsidR="002B633A">
        <w:rPr>
          <w:noProof/>
        </w:rPr>
        <w:t>(Syphard et al., 2008)</w:t>
      </w:r>
      <w:r w:rsidR="002B633A">
        <w:fldChar w:fldCharType="end"/>
      </w:r>
      <w:r w:rsidR="002B633A">
        <w:t xml:space="preserve">. </w:t>
      </w:r>
    </w:p>
    <w:p w14:paraId="7F515295" w14:textId="6BF4215F" w:rsidR="00A52433" w:rsidRPr="00A52433" w:rsidRDefault="00A52433" w:rsidP="00A52433">
      <w:r w:rsidRPr="00197BAD">
        <w:t xml:space="preserve">A </w:t>
      </w:r>
      <w:r w:rsidR="002E60FE">
        <w:t>large</w:t>
      </w:r>
      <w:r w:rsidRPr="00197BAD">
        <w:t xml:space="preserve"> </w:t>
      </w:r>
      <w:r w:rsidR="002E60FE">
        <w:t xml:space="preserve">selection </w:t>
      </w:r>
      <w:r w:rsidRPr="00197BAD">
        <w:t xml:space="preserve">of algorithms </w:t>
      </w:r>
      <w:r w:rsidR="002E60FE">
        <w:t xml:space="preserve">were </w:t>
      </w:r>
      <w:r w:rsidRPr="00197BAD">
        <w:t xml:space="preserve">employed by </w:t>
      </w:r>
      <w:proofErr w:type="spellStart"/>
      <w:r w:rsidRPr="00197BAD">
        <w:t>Ghorbanzadeh</w:t>
      </w:r>
      <w:proofErr w:type="spellEnd"/>
      <w:r w:rsidRPr="00197BAD">
        <w:t xml:space="preserve"> and co-authors in their study on wildfire susceptibility for Amol County</w:t>
      </w:r>
      <w:r w:rsidR="002E60FE">
        <w:t xml:space="preserve"> in </w:t>
      </w:r>
      <w:r w:rsidRPr="00197BAD">
        <w:t>Iran</w:t>
      </w:r>
      <w:r>
        <w:t xml:space="preserve"> </w:t>
      </w:r>
      <w:r>
        <w:fldChar w:fldCharType="begin"/>
      </w:r>
      <w:r>
        <w:instrText xml:space="preserve"> ADDIN ZOTERO_ITEM CSL_CITATION {"citationID":"wXp0oJsx","properties":{"formattedCitation":"(Ghorbanzadeh et al., 2019)","plainCitation":"(Ghorbanzadeh et al., 2019)","noteIndex":0},"citationItems":[{"id":8,"uris":["http://zotero.org/users/7598357/items/AESCM5F8"],"uri":["http://zotero.org/users/7598357/items/AESCM5F8"],"itemData":{"id":8,"type":"article-journal","abstract":"Recently, global climate change discussions have become more prominent, and forests are considered as the ecosystems most at risk by the consequences of climate change. Wildfires are among one of the main drivers leading to losses in forested areas. The increasing availability of free remotely sensed data has enabled the precise locations of wildfires to be reliably monitored. A wildfire data inventory was created by integrating global positioning system (GPS) polygons with data collected from the moderate resolution imaging spectroradiometer (MODIS) thermal anomalies product between 2012 and 2017 for Amol County, northern Iran. The GPS polygon dataset from the state wildlife organization was gathered through extensive field surveys. The integrated inventory dataset, along with sixteen conditioning factors (topographic, meteorological, vegetation, anthropological, and hydrological factors), was used to evaluate the potential of different machine learning (ML) approaches for the spatial prediction of wildfire susceptibility. The applied ML approaches included an artificial neural network (ANN), support vector machines (SVM), and random forest (RF). All ML approaches were trained using 75% of the wildfire inventory dataset and tested using the remaining 25% of the dataset in the four-fold cross-validation (CV) procedure. The CV method is used for dealing with the randomness effects of the training and testing dataset selection on the performance of applied ML approaches. To validate the resulting wildfire susceptibility maps based on three different ML approaches and four different folds of inventory datasets, the true positive and false positive rates were calculated. In the following, the accuracy of each of the twelve resulting maps was assessed through the receiver operating characteristics (ROC) curve. The resulting CV accuracies were 74%, 79% and 88% for the ANN, SVM and RF, respectively.","container-title":"Fire","DOI":"10.3390/fire2030043","issue":"3","language":"en","note":"number: 3\npublisher: Multidisciplinary Digital Publishing Institute","page":"43","source":"www.mdpi.com","title":"Spatial Prediction of Wildfire Susceptibility Using Field Survey GPS Data and Machine Learning Approaches","volume":"2","author":[{"family":"Ghorbanzadeh","given":"Omid"},{"family":"Valizadeh Kamran","given":"Khalil"},{"family":"Blaschke","given":"Thomas"},{"family":"Aryal","given":"Jagannath"},{"family":"Naboureh","given":"Amin"},{"family":"Einali","given":"Jamshid"},{"family":"Bian","given":"Jinhu"}],"issued":{"date-parts":[["2019",9]]}}}],"schema":"https://github.com/citation-style-language/schema/raw/master/csl-citation.json"} </w:instrText>
      </w:r>
      <w:r>
        <w:fldChar w:fldCharType="separate"/>
      </w:r>
      <w:r>
        <w:rPr>
          <w:noProof/>
        </w:rPr>
        <w:t>(Ghorbanzadeh et al., 2019)</w:t>
      </w:r>
      <w:r>
        <w:fldChar w:fldCharType="end"/>
      </w:r>
      <w:r>
        <w:t xml:space="preserve">. </w:t>
      </w:r>
      <w:r w:rsidRPr="00197BAD">
        <w:t>They created their own data</w:t>
      </w:r>
      <w:r w:rsidR="00A326E3">
        <w:t xml:space="preserve"> </w:t>
      </w:r>
      <w:r w:rsidRPr="00197BAD">
        <w:t xml:space="preserve">set based on the MODIS database, which provides daily shapefiles on global active wildfires. </w:t>
      </w:r>
      <w:r>
        <w:t>Predictor variables describing</w:t>
      </w:r>
      <w:r w:rsidRPr="00197BAD">
        <w:t xml:space="preserve"> topography, meteorology, </w:t>
      </w:r>
      <w:r w:rsidR="0099103A" w:rsidRPr="00197BAD">
        <w:t>vegetation,</w:t>
      </w:r>
      <w:r w:rsidRPr="00197BAD">
        <w:t xml:space="preserve"> and </w:t>
      </w:r>
      <w:r w:rsidR="00463575">
        <w:t>anthropogenic</w:t>
      </w:r>
      <w:r w:rsidRPr="00197BAD">
        <w:t xml:space="preserve"> factors (such as distance to inhabited areas and roads) were </w:t>
      </w:r>
      <w:r>
        <w:t>used for modeling</w:t>
      </w:r>
      <w:r w:rsidRPr="00197BAD">
        <w:t xml:space="preserve">. This study too disregards demographic or </w:t>
      </w:r>
      <w:r w:rsidR="00A81B99">
        <w:t>socioeconomic</w:t>
      </w:r>
      <w:r w:rsidRPr="00197BAD">
        <w:t xml:space="preserve"> features. A variety of models were trained on </w:t>
      </w:r>
      <w:r w:rsidR="00A326E3">
        <w:t>fire perimeter</w:t>
      </w:r>
      <w:r w:rsidRPr="00197BAD">
        <w:t xml:space="preserve"> data from 2012-2017 at pixel level. Separate models were estimated using an Artificial Neural Network, a Support Vector and Random Forest. Overall, the RF model was found to </w:t>
      </w:r>
      <w:r w:rsidR="00FF68F9">
        <w:t>achieve</w:t>
      </w:r>
      <w:r w:rsidRPr="00197BAD">
        <w:t xml:space="preserve"> the highest prediction performance. Wildfire susceptibility maps were created based on the pixel-level probability of being classified as a burnt area. The authors conclude by recommending their workflow</w:t>
      </w:r>
      <w:r w:rsidR="00575DEF">
        <w:t xml:space="preserve"> </w:t>
      </w:r>
      <w:r w:rsidR="00575DEF" w:rsidRPr="00197BAD">
        <w:t>for other</w:t>
      </w:r>
      <w:r w:rsidR="00575DEF">
        <w:t xml:space="preserve"> areas of interest comparing the performances of</w:t>
      </w:r>
      <w:r w:rsidRPr="00197BAD">
        <w:t xml:space="preserve"> multiple algorithms </w:t>
      </w:r>
      <w:r w:rsidR="00575DEF">
        <w:t xml:space="preserve">tuned using cross validation </w:t>
      </w:r>
      <w:r w:rsidR="006432E8">
        <w:fldChar w:fldCharType="begin"/>
      </w:r>
      <w:r w:rsidR="006432E8">
        <w:instrText xml:space="preserve"> ADDIN ZOTERO_ITEM CSL_CITATION {"citationID":"Yj7aChW9","properties":{"formattedCitation":"(Ghorbanzadeh et al., 2019)","plainCitation":"(Ghorbanzadeh et al., 2019)","noteIndex":0},"citationItems":[{"id":8,"uris":["http://zotero.org/users/7598357/items/AESCM5F8"],"uri":["http://zotero.org/users/7598357/items/AESCM5F8"],"itemData":{"id":8,"type":"article-journal","abstract":"Recently, global climate change discussions have become more prominent, and forests are considered as the ecosystems most at risk by the consequences of climate change. Wildfires are among one of the main drivers leading to losses in forested areas. The increasing availability of free remotely sensed data has enabled the precise locations of wildfires to be reliably monitored. A wildfire data inventory was created by integrating global positioning system (GPS) polygons with data collected from the moderate resolution imaging spectroradiometer (MODIS) thermal anomalies product between 2012 and 2017 for Amol County, northern Iran. The GPS polygon dataset from the state wildlife organization was gathered through extensive field surveys. The integrated inventory dataset, along with sixteen conditioning factors (topographic, meteorological, vegetation, anthropological, and hydrological factors), was used to evaluate the potential of different machine learning (ML) approaches for the spatial prediction of wildfire susceptibility. The applied ML approaches included an artificial neural network (ANN), support vector machines (SVM), and random forest (RF). All ML approaches were trained using 75% of the wildfire inventory dataset and tested using the remaining 25% of the dataset in the four-fold cross-validation (CV) procedure. The CV method is used for dealing with the randomness effects of the training and testing dataset selection on the performance of applied ML approaches. To validate the resulting wildfire susceptibility maps based on three different ML approaches and four different folds of inventory datasets, the true positive and false positive rates were calculated. In the following, the accuracy of each of the twelve resulting maps was assessed through the receiver operating characteristics (ROC) curve. The resulting CV accuracies were 74%, 79% and 88% for the ANN, SVM and RF, respectively.","container-title":"Fire","DOI":"10.3390/fire2030043","issue":"3","language":"en","note":"number: 3\npublisher: Multidisciplinary Digital Publishing Institute","page":"43","source":"www.mdpi.com","title":"Spatial Prediction of Wildfire Susceptibility Using Field Survey GPS Data and Machine Learning Approaches","volume":"2","author":[{"family":"Ghorbanzadeh","given":"Omid"},{"family":"Valizadeh Kamran","given":"Khalil"},{"family":"Blaschke","given":"Thomas"},{"family":"Aryal","given":"Jagannath"},{"family":"Naboureh","given":"Amin"},{"family":"Einali","given":"Jamshid"},{"family":"Bian","given":"Jinhu"}],"issued":{"date-parts":[["2019",9]]}}}],"schema":"https://github.com/citation-style-language/schema/raw/master/csl-citation.json"} </w:instrText>
      </w:r>
      <w:r w:rsidR="006432E8">
        <w:fldChar w:fldCharType="separate"/>
      </w:r>
      <w:r w:rsidR="006432E8">
        <w:rPr>
          <w:noProof/>
        </w:rPr>
        <w:t>(Ghorbanzadeh et al., 2019)</w:t>
      </w:r>
      <w:r w:rsidR="006432E8">
        <w:fldChar w:fldCharType="end"/>
      </w:r>
      <w:r w:rsidR="006432E8">
        <w:t xml:space="preserve">. </w:t>
      </w:r>
    </w:p>
    <w:p w14:paraId="2C068473" w14:textId="53619B98" w:rsidR="0001285C" w:rsidRPr="00A37965" w:rsidRDefault="005001B3" w:rsidP="00EA0B8F">
      <w:pPr>
        <w:pStyle w:val="berschrift1"/>
      </w:pPr>
      <w:r w:rsidRPr="00A37965">
        <w:lastRenderedPageBreak/>
        <w:t>Data</w:t>
      </w:r>
    </w:p>
    <w:p w14:paraId="7E95EAF8" w14:textId="14DA6E66" w:rsidR="0016189E" w:rsidRDefault="0016189E" w:rsidP="00A37965">
      <w:r w:rsidRPr="00197BAD">
        <w:t xml:space="preserve">The </w:t>
      </w:r>
      <w:proofErr w:type="gramStart"/>
      <w:r w:rsidRPr="00197BAD">
        <w:t>aforementioned studies</w:t>
      </w:r>
      <w:proofErr w:type="gramEnd"/>
      <w:r w:rsidRPr="00197BAD">
        <w:t xml:space="preserve"> have demonstrated a high predictive power of </w:t>
      </w:r>
      <w:r w:rsidR="00432F1D">
        <w:t>environmental and anthropogenic</w:t>
      </w:r>
      <w:r w:rsidRPr="00197BAD">
        <w:t xml:space="preserve"> </w:t>
      </w:r>
      <w:r w:rsidR="00432F1D">
        <w:t>variables</w:t>
      </w:r>
      <w:r w:rsidRPr="00197BAD">
        <w:t xml:space="preserve"> for wildfire occurrences</w:t>
      </w:r>
      <w:r w:rsidR="00432F1D">
        <w:t xml:space="preserve">. </w:t>
      </w:r>
      <w:r w:rsidR="00432F1D" w:rsidRPr="00197BAD">
        <w:t xml:space="preserve">This </w:t>
      </w:r>
      <w:r w:rsidR="00432F1D">
        <w:t>study</w:t>
      </w:r>
      <w:r w:rsidR="00432F1D" w:rsidRPr="00197BAD">
        <w:t xml:space="preserve"> follows the </w:t>
      </w:r>
      <w:r w:rsidR="00432F1D">
        <w:t>findings</w:t>
      </w:r>
      <w:r w:rsidR="00432F1D" w:rsidRPr="00197BAD">
        <w:t xml:space="preserve"> of the </w:t>
      </w:r>
      <w:r w:rsidR="00432F1D">
        <w:t>discussed</w:t>
      </w:r>
      <w:r w:rsidR="00432F1D" w:rsidRPr="00197BAD">
        <w:t xml:space="preserve"> literature </w:t>
      </w:r>
      <w:r w:rsidR="00432F1D">
        <w:t xml:space="preserve">by modeling wildfire occurrence with a combination of topological, meteorological, </w:t>
      </w:r>
      <w:r w:rsidR="002E46EB">
        <w:t xml:space="preserve">demographical, socioeconomical and political data, as well as data indicating the presence </w:t>
      </w:r>
      <w:r w:rsidR="00A81B99">
        <w:t xml:space="preserve">of </w:t>
      </w:r>
      <w:r w:rsidR="002E46EB">
        <w:t xml:space="preserve">and distance </w:t>
      </w:r>
      <w:r w:rsidR="00A81B99">
        <w:t>from</w:t>
      </w:r>
      <w:r w:rsidR="002E46EB">
        <w:t xml:space="preserve"> the nearest anthropogenic infrastructure. </w:t>
      </w:r>
    </w:p>
    <w:p w14:paraId="641C1D58" w14:textId="0150ADE8" w:rsidR="006E5A89" w:rsidRPr="006E5A89" w:rsidRDefault="006E5A89" w:rsidP="00A37965">
      <w:r>
        <w:t xml:space="preserve">One of the primary challenges of this study </w:t>
      </w:r>
      <w:r w:rsidR="00A81B99">
        <w:t>was</w:t>
      </w:r>
      <w:r>
        <w:t xml:space="preserve"> the compilation of a harmonized data set sourced from both GIS data (“geographic information system”) for all the spatial variables, as well as tabular data for the </w:t>
      </w:r>
      <w:r w:rsidR="00A81B99">
        <w:t>socioeconomic</w:t>
      </w:r>
      <w:r>
        <w:t xml:space="preserve">, </w:t>
      </w:r>
      <w:r w:rsidR="00C069E4">
        <w:t>demographic,</w:t>
      </w:r>
      <w:r>
        <w:t xml:space="preserve"> and political predictors. All GIS data was processed and joined in</w:t>
      </w:r>
      <w:r w:rsidR="007F0309">
        <w:t xml:space="preserve"> the open-source software</w:t>
      </w:r>
      <w:r>
        <w:t xml:space="preserve"> QGIS, whereas the tabular data was </w:t>
      </w:r>
      <w:r w:rsidR="00DE4EED">
        <w:t>joined</w:t>
      </w:r>
      <w:r>
        <w:t xml:space="preserve"> to the </w:t>
      </w:r>
      <w:r w:rsidR="0062178A">
        <w:t>Q</w:t>
      </w:r>
      <w:r>
        <w:t xml:space="preserve">GIS </w:t>
      </w:r>
      <w:r w:rsidR="0062178A">
        <w:t xml:space="preserve">output </w:t>
      </w:r>
      <w:r>
        <w:t xml:space="preserve">in </w:t>
      </w:r>
      <w:r w:rsidR="0062178A">
        <w:t xml:space="preserve">the </w:t>
      </w:r>
      <w:r>
        <w:t>R</w:t>
      </w:r>
      <w:r w:rsidR="0062178A">
        <w:t xml:space="preserve"> </w:t>
      </w:r>
      <w:r>
        <w:t xml:space="preserve">software designed for statistical computing. </w:t>
      </w:r>
    </w:p>
    <w:p w14:paraId="7B8BDD29" w14:textId="2693C98C" w:rsidR="003D63AF" w:rsidRPr="00A37965" w:rsidRDefault="005001B3" w:rsidP="00EA0B8F">
      <w:pPr>
        <w:pStyle w:val="berschrift2"/>
      </w:pPr>
      <w:r w:rsidRPr="00A37965">
        <w:t>Study Area</w:t>
      </w:r>
    </w:p>
    <w:p w14:paraId="52164DE2" w14:textId="1A7D37E7" w:rsidR="00EB0492" w:rsidRDefault="00637326" w:rsidP="00A37965">
      <w:r>
        <w:t xml:space="preserve">The study area encompasses the </w:t>
      </w:r>
      <w:r w:rsidR="00D527EA">
        <w:t>northernmost counties</w:t>
      </w:r>
      <w:r>
        <w:t xml:space="preserve"> of California, stretching from </w:t>
      </w:r>
      <w:r w:rsidR="00D527EA">
        <w:t>Sutter County north of Sacramento, up to the border</w:t>
      </w:r>
      <w:r w:rsidR="007F191D">
        <w:t xml:space="preserve"> of Oregon</w:t>
      </w:r>
      <w:r w:rsidR="00D527EA">
        <w:t xml:space="preserve">. This diverse </w:t>
      </w:r>
      <w:r w:rsidR="008638B1">
        <w:t>region is made up of 18 counties</w:t>
      </w:r>
      <w:r w:rsidR="00DA4E87" w:rsidRPr="00D246CB">
        <w:rPr>
          <w:rStyle w:val="Funotenzeichen"/>
        </w:rPr>
        <w:footnoteReference w:id="1"/>
      </w:r>
      <w:r w:rsidR="008638B1">
        <w:t xml:space="preserve"> with a combined area size of roughly</w:t>
      </w:r>
      <w:r w:rsidR="00D527EA">
        <w:t xml:space="preserve"> </w:t>
      </w:r>
      <w:r w:rsidR="008638B1" w:rsidRPr="008638B1">
        <w:t>113</w:t>
      </w:r>
      <w:r w:rsidR="008638B1">
        <w:t>’</w:t>
      </w:r>
      <w:r w:rsidR="008638B1" w:rsidRPr="008638B1">
        <w:t>38</w:t>
      </w:r>
      <w:r w:rsidR="008638B1">
        <w:t xml:space="preserve">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t xml:space="preserve">. </w:t>
      </w:r>
      <w:r w:rsidR="00E44DA2">
        <w:t>The area</w:t>
      </w:r>
      <w:r w:rsidR="00E9010E">
        <w:t xml:space="preserve"> typically has </w:t>
      </w:r>
      <w:r w:rsidR="00651543">
        <w:t>a milder climate</w:t>
      </w:r>
      <w:r w:rsidR="00E9010E">
        <w:t xml:space="preserve"> </w:t>
      </w:r>
      <w:r w:rsidR="00651543">
        <w:t>with higher precipitation and more humid weather</w:t>
      </w:r>
      <w:r w:rsidR="00E9010E">
        <w:t xml:space="preserve"> than the southern counties</w:t>
      </w:r>
      <w:r w:rsidR="0069728E">
        <w:t>. C</w:t>
      </w:r>
      <w:r w:rsidR="00E9010E">
        <w:t xml:space="preserve">onifer forests, oak woodland and shrubland </w:t>
      </w:r>
      <w:r w:rsidR="008E0A20">
        <w:t>are the most common</w:t>
      </w:r>
      <w:r w:rsidR="00E9010E">
        <w:t xml:space="preserve"> flora</w:t>
      </w:r>
      <w:r w:rsidR="0069728E">
        <w:t>, although there is a considerable variation in the dominant vegetation pattern</w:t>
      </w:r>
      <w:r w:rsidR="00651543">
        <w:t>s</w:t>
      </w:r>
      <w:r w:rsidR="0069728E">
        <w:t xml:space="preserve"> across the area</w:t>
      </w:r>
      <w:r w:rsidR="00E9010E">
        <w:t xml:space="preserve">. National forests and rugged </w:t>
      </w:r>
      <w:r w:rsidR="00EB0492">
        <w:t xml:space="preserve">mountain ranges dominate the landscape in this northern part of the state, </w:t>
      </w:r>
      <w:r w:rsidR="00B84374">
        <w:t>with</w:t>
      </w:r>
      <w:r w:rsidR="00EB0492">
        <w:t xml:space="preserve"> the foothills of the Sierra Nevada stretch</w:t>
      </w:r>
      <w:r w:rsidR="008E0A20">
        <w:t>ing</w:t>
      </w:r>
      <w:r w:rsidR="00EB0492">
        <w:t xml:space="preserve"> up </w:t>
      </w:r>
      <w:r w:rsidR="008E0A20">
        <w:t xml:space="preserve">to the </w:t>
      </w:r>
      <w:r w:rsidR="00EB0492">
        <w:t xml:space="preserve">very north of the </w:t>
      </w:r>
      <w:r w:rsidR="0069728E">
        <w:t>state</w:t>
      </w:r>
      <w:r w:rsidR="00EB0492">
        <w:t xml:space="preserve">. </w:t>
      </w:r>
    </w:p>
    <w:p w14:paraId="42CA035E" w14:textId="49FE2CFD" w:rsidR="00E91DE4" w:rsidRDefault="00EB0492" w:rsidP="00A37965">
      <w:r>
        <w:t xml:space="preserve">This area has seen </w:t>
      </w:r>
      <w:proofErr w:type="gramStart"/>
      <w:r>
        <w:t>a large number of</w:t>
      </w:r>
      <w:proofErr w:type="gramEnd"/>
      <w:r>
        <w:t xml:space="preserve"> devastating wildfire</w:t>
      </w:r>
      <w:r w:rsidR="00F76A5F">
        <w:t xml:space="preserve">s </w:t>
      </w:r>
      <w:r>
        <w:t xml:space="preserve">in recent years. </w:t>
      </w:r>
      <w:r w:rsidR="001C5B67">
        <w:t xml:space="preserve">The three largest wildfires in the history of </w:t>
      </w:r>
      <w:r w:rsidR="00035698">
        <w:t>the state</w:t>
      </w:r>
      <w:r w:rsidR="001C5B67">
        <w:t xml:space="preserve"> have all erupted in the study </w:t>
      </w:r>
      <w:r w:rsidR="00DE4EED">
        <w:t>area</w:t>
      </w:r>
      <w:r w:rsidR="00035698">
        <w:t xml:space="preserve"> since 2018</w:t>
      </w:r>
      <w:r w:rsidR="001C5B67">
        <w:t xml:space="preserve">. </w:t>
      </w:r>
      <w:r>
        <w:t xml:space="preserve">The Dixie fire, ignited in the Sierra Nevada in summer of 2021, has </w:t>
      </w:r>
      <w:r>
        <w:lastRenderedPageBreak/>
        <w:t xml:space="preserve">evolved into </w:t>
      </w:r>
      <w:r w:rsidR="00035698">
        <w:t xml:space="preserve">the </w:t>
      </w:r>
      <w:r>
        <w:t xml:space="preserve">largest single-source fire in the </w:t>
      </w:r>
      <w:r w:rsidR="00035698">
        <w:t xml:space="preserve">recorded </w:t>
      </w:r>
      <w:r>
        <w:t xml:space="preserve">history </w:t>
      </w:r>
      <w:r w:rsidR="00035698">
        <w:t xml:space="preserve">of California </w:t>
      </w:r>
      <w:r w:rsidR="001C5B67">
        <w:fldChar w:fldCharType="begin"/>
      </w:r>
      <w:r w:rsidR="001C5B67">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fldChar w:fldCharType="separate"/>
      </w:r>
      <w:r w:rsidR="00C069E4">
        <w:rPr>
          <w:noProof/>
        </w:rPr>
        <w:t>(Bermel, 2021)</w:t>
      </w:r>
      <w:r w:rsidR="001C5B67">
        <w:fldChar w:fldCharType="end"/>
      </w:r>
      <w:r w:rsidR="001C5B67">
        <w:t>. It rivals the August Complex wildfire of 2020 in size and has grown to almost twice the size of the Mendocino Complex fire of 2018</w:t>
      </w:r>
      <w:r w:rsidR="00E91DE4">
        <w:t xml:space="preserve"> </w:t>
      </w:r>
      <w:r w:rsidR="00E91DE4">
        <w:fldChar w:fldCharType="begin"/>
      </w:r>
      <w:r w:rsidR="005A1372">
        <w:instrText xml:space="preserve"> ADDIN ZOTERO_ITEM CSL_CITATION {"citationID":"QX6MXUbt","properties":{"formattedCitation":"(California Department of Forestry and Fire Protection, 2021g)","plainCitation":"(California Department of Forestry and Fire Protection, 2021g)","noteIndex":0},"citationItems":[{"id":117,"uris":["http://zotero.org/users/7598357/items/TXPTBWEI"],"uri":["http://zotero.org/users/7598357/items/TXPTBWEI"],"itemData":{"id":117,"type":"article","title":"Top 20 Largest California Wildfires","URL":"https://www.fire.ca.gov/media/4jandlhh/top20_acres.pdf","author":[{"family":"California Department of Forestry and Fire Protection","given":""}],"issued":{"date-parts":[["2021",10,25]]}}}],"schema":"https://github.com/citation-style-language/schema/raw/master/csl-citation.json"} </w:instrText>
      </w:r>
      <w:r w:rsidR="00E91DE4">
        <w:fldChar w:fldCharType="separate"/>
      </w:r>
      <w:r w:rsidR="005A1372">
        <w:rPr>
          <w:noProof/>
        </w:rPr>
        <w:t>(California Department of Forestry and Fire Protection, 2021g)</w:t>
      </w:r>
      <w:r w:rsidR="00E91DE4">
        <w:fldChar w:fldCharType="end"/>
      </w:r>
      <w:r w:rsidR="001C5B67">
        <w:t>. The deadliest wildfire in the history of California ignited in Butte County in 2018, with</w:t>
      </w:r>
      <w:r w:rsidR="00E91DE4">
        <w:t xml:space="preserve"> </w:t>
      </w:r>
      <w:r w:rsidR="001C5B67">
        <w:t xml:space="preserve">85 recorded deaths </w:t>
      </w:r>
      <w:r w:rsidR="00E91DE4">
        <w:fldChar w:fldCharType="begin"/>
      </w:r>
      <w:r w:rsidR="005A1372">
        <w:instrText xml:space="preserve"> ADDIN ZOTERO_ITEM CSL_CITATION {"citationID":"WouYOjLm","properties":{"formattedCitation":"(California Department of Forestry and Fire Protection, 2021f)","plainCitation":"(California Department of Forestry and Fire Protection, 2021f)","noteIndex":0},"citationItems":[{"id":118,"uris":["http://zotero.org/users/7598357/items/NVCB4VPU"],"uri":["http://zotero.org/users/7598357/items/NVCB4VPU"],"itemData":{"id":118,"type":"article","title":"Top 20 Deadliest California Wildfires","URL":"https://www.fire.ca.gov/media/lbfd0m2f/top20_deadliest.pdf","author":[{"family":"California Department of Forestry and Fire Protection","given":""}],"issued":{"date-parts":[["2021",10,22]]}}}],"schema":"https://github.com/citation-style-language/schema/raw/master/csl-citation.json"} </w:instrText>
      </w:r>
      <w:r w:rsidR="00E91DE4">
        <w:fldChar w:fldCharType="separate"/>
      </w:r>
      <w:r w:rsidR="005A1372">
        <w:rPr>
          <w:noProof/>
        </w:rPr>
        <w:t>(California Department of Forestry and Fire Protection, 2021f)</w:t>
      </w:r>
      <w:r w:rsidR="00E91DE4">
        <w:fldChar w:fldCharType="end"/>
      </w:r>
      <w:r w:rsidR="00E91DE4">
        <w:t xml:space="preserve">. </w:t>
      </w:r>
    </w:p>
    <w:p w14:paraId="117E3679" w14:textId="29852FE6" w:rsidR="00E3313E" w:rsidRDefault="00333D42" w:rsidP="00A37965">
      <w:r>
        <w:rPr>
          <w:noProof/>
        </w:rPr>
        <mc:AlternateContent>
          <mc:Choice Requires="wps">
            <w:drawing>
              <wp:anchor distT="0" distB="0" distL="114300" distR="114300" simplePos="0" relativeHeight="251655168" behindDoc="0" locked="0" layoutInCell="1" allowOverlap="1" wp14:anchorId="13A2697A" wp14:editId="68887E3F">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651E6879" w:rsidR="00333D42" w:rsidRPr="00CA48B8" w:rsidRDefault="00333D42" w:rsidP="00AD4CA0">
                            <w:pPr>
                              <w:pStyle w:val="Beschriftung"/>
                              <w:rPr>
                                <w:noProof/>
                              </w:rPr>
                            </w:pPr>
                            <w:r w:rsidRPr="00CA48B8">
                              <w:t xml:space="preserve">Figure </w:t>
                            </w:r>
                            <w:r w:rsidR="00A92F32">
                              <w:fldChar w:fldCharType="begin"/>
                            </w:r>
                            <w:r w:rsidR="00A92F32">
                              <w:instrText xml:space="preserve"> SEQ Figure \* ARABIC </w:instrText>
                            </w:r>
                            <w:r w:rsidR="00A92F32">
                              <w:fldChar w:fldCharType="separate"/>
                            </w:r>
                            <w:r w:rsidR="00C570A8">
                              <w:rPr>
                                <w:noProof/>
                              </w:rPr>
                              <w:t>1</w:t>
                            </w:r>
                            <w:r w:rsidR="00A92F32">
                              <w:rPr>
                                <w:noProof/>
                              </w:rPr>
                              <w:fldChar w:fldCharType="end"/>
                            </w:r>
                            <w:r w:rsidRPr="00CA48B8">
                              <w:t>: Study Area, with all recorded wildfire</w:t>
                            </w:r>
                            <w:r w:rsidR="007729D4">
                              <w:t xml:space="preserve"> perimeters</w:t>
                            </w:r>
                            <w:r w:rsidRPr="00CA48B8">
                              <w:t xml:space="preserve"> during the study </w:t>
                            </w:r>
                            <w:r w:rsidR="007729D4">
                              <w:t>period</w:t>
                            </w:r>
                            <w:r w:rsidR="00705241">
                              <w:br/>
                            </w:r>
                            <w:r w:rsidR="00705241">
                              <w:fldChar w:fldCharType="begin"/>
                            </w:r>
                            <w:r w:rsidR="00705241">
                              <w:instrText xml:space="preserve"> ADDIN ZOTERO_ITEM CSL_CITATION {"citationID":"i1THgQVs","properties":{"formattedCitation":"(California Department of Forestry and Fire Protection, 2019, 2021d)","plainCitation":"(California Department of Forestry and Fire Protection, 2019, 2021d)","noteIndex":0},"citationItems":[{"id":170,"uris":["http://zotero.org/users/7598357/items/7GYV8XUQ"],"uri":["http://zotero.org/users/7598357/items/7GYV8XUQ"],"itemData":{"id":170,"type":"map","collection-title":"FRAP","title":"County Boundaries","URL":"https://frap.fire.ca.gov/media/2521/cnty19_1.zip","author":[{"family":"California Department of Forestry and Fire Protection","given":""}],"issued":{"date-parts":[["2019"]]}}},{"id":54,"uris":["http://zotero.org/users/7598357/items/N2ABDIWK"],"uri":["http://zotero.org/users/7598357/items/N2ABDIWK"],"itemData":{"id":54,"type":"map","genre":"Feature Map","title":"Fire Perimeters - California [ds396]","URL":"https://services1.arcgis.com/jUJYIo9tSA7EHvfZ/ArcGIS/rest/services/California_Fire_Perimeters/FeatureServer/0","author":[{"family":"California Department of Forestry and Fire Protection","given":""}],"issued":{"date-parts":[["2021",9,24]]}}}],"schema":"https://github.com/citation-style-language/schema/raw/master/csl-citation.json"} </w:instrText>
                            </w:r>
                            <w:r w:rsidR="00705241">
                              <w:fldChar w:fldCharType="separate"/>
                            </w:r>
                            <w:r w:rsidR="00705241">
                              <w:rPr>
                                <w:noProof/>
                              </w:rPr>
                              <w:t>(California Department of Forestry and Fire Protection, 2019, 2021d)</w:t>
                            </w:r>
                            <w:r w:rsidR="00705241">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2697A" id="_x0000_t202" coordsize="21600,21600" o:spt="202" path="m,l,21600r21600,l21600,xe">
                <v:stroke joinstyle="miter"/>
                <v:path gradientshapeok="t" o:connecttype="rect"/>
              </v:shapetype>
              <v:shape id="Textfeld 2" o:spid="_x0000_s1026" type="#_x0000_t202" style="position:absolute;left:0;text-align:left;margin-left:48.65pt;margin-top:454.35pt;width:355.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" filled="f" stroked="f">
                <v:textbox style="mso-fit-shape-to-text:t" inset="0,0,0,0">
                  <w:txbxContent>
                    <w:p w14:paraId="3B7CD4BE" w14:textId="651E6879" w:rsidR="00333D42" w:rsidRPr="00CA48B8" w:rsidRDefault="00333D42" w:rsidP="00AD4CA0">
                      <w:pPr>
                        <w:pStyle w:val="Beschriftung"/>
                        <w:rPr>
                          <w:noProof/>
                        </w:rPr>
                      </w:pPr>
                      <w:r w:rsidRPr="00CA48B8">
                        <w:t xml:space="preserve">Figure </w:t>
                      </w:r>
                      <w:r w:rsidR="00A92F32">
                        <w:fldChar w:fldCharType="begin"/>
                      </w:r>
                      <w:r w:rsidR="00A92F32">
                        <w:instrText xml:space="preserve"> SEQ Figure \* ARABIC </w:instrText>
                      </w:r>
                      <w:r w:rsidR="00A92F32">
                        <w:fldChar w:fldCharType="separate"/>
                      </w:r>
                      <w:r w:rsidR="00C570A8">
                        <w:rPr>
                          <w:noProof/>
                        </w:rPr>
                        <w:t>1</w:t>
                      </w:r>
                      <w:r w:rsidR="00A92F32">
                        <w:rPr>
                          <w:noProof/>
                        </w:rPr>
                        <w:fldChar w:fldCharType="end"/>
                      </w:r>
                      <w:r w:rsidRPr="00CA48B8">
                        <w:t>: Study Area, with all recorded wildfire</w:t>
                      </w:r>
                      <w:r w:rsidR="007729D4">
                        <w:t xml:space="preserve"> perimeters</w:t>
                      </w:r>
                      <w:r w:rsidRPr="00CA48B8">
                        <w:t xml:space="preserve"> during the study </w:t>
                      </w:r>
                      <w:r w:rsidR="007729D4">
                        <w:t>period</w:t>
                      </w:r>
                      <w:r w:rsidR="00705241">
                        <w:br/>
                      </w:r>
                      <w:r w:rsidR="00705241">
                        <w:fldChar w:fldCharType="begin"/>
                      </w:r>
                      <w:r w:rsidR="00705241">
                        <w:instrText xml:space="preserve"> ADDIN ZOTERO_ITEM CSL_CITATION {"citationID":"i1THgQVs","properties":{"formattedCitation":"(California Department of Forestry and Fire Protection, 2019, 2021d)","plainCitation":"(California Department of Forestry and Fire Protection, 2019, 2021d)","noteIndex":0},"citationItems":[{"id":170,"uris":["http://zotero.org/users/7598357/items/7GYV8XUQ"],"uri":["http://zotero.org/users/7598357/items/7GYV8XUQ"],"itemData":{"id":170,"type":"map","collection-title":"FRAP","title":"County Boundaries","URL":"https://frap.fire.ca.gov/media/2521/cnty19_1.zip","author":[{"family":"California Department of Forestry and Fire Protection","given":""}],"issued":{"date-parts":[["2019"]]}}},{"id":54,"uris":["http://zotero.org/users/7598357/items/N2ABDIWK"],"uri":["http://zotero.org/users/7598357/items/N2ABDIWK"],"itemData":{"id":54,"type":"map","genre":"Feature Map","title":"Fire Perimeters - California [ds396]","URL":"https://services1.arcgis.com/jUJYIo9tSA7EHvfZ/ArcGIS/rest/services/California_Fire_Perimeters/FeatureServer/0","author":[{"family":"California Department of Forestry and Fire Protection","given":""}],"issued":{"date-parts":[["2021",9,24]]}}}],"schema":"https://github.com/citation-style-language/schema/raw/master/csl-citation.json"} </w:instrText>
                      </w:r>
                      <w:r w:rsidR="00705241">
                        <w:fldChar w:fldCharType="separate"/>
                      </w:r>
                      <w:r w:rsidR="00705241">
                        <w:rPr>
                          <w:noProof/>
                        </w:rPr>
                        <w:t>(California Department of Forestry and Fire Protection, 2019, 2021d)</w:t>
                      </w:r>
                      <w:r w:rsidR="00705241">
                        <w:fldChar w:fldCharType="end"/>
                      </w:r>
                    </w:p>
                  </w:txbxContent>
                </v:textbox>
                <w10:wrap type="topAndBottom"/>
              </v:shape>
            </w:pict>
          </mc:Fallback>
        </mc:AlternateContent>
      </w:r>
      <w:r>
        <w:rPr>
          <w:noProof/>
        </w:rPr>
        <w:drawing>
          <wp:anchor distT="0" distB="0" distL="114300" distR="114300" simplePos="0" relativeHeight="251653120" behindDoc="0" locked="0" layoutInCell="1" allowOverlap="1" wp14:anchorId="3678547F" wp14:editId="57601D9D">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8">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t xml:space="preserve">Using the QGIS software I divided the study area into a grid of squares </w:t>
      </w:r>
      <w:r w:rsidR="00651995">
        <w:t xml:space="preserve">each </w:t>
      </w:r>
      <w:r w:rsidR="00503682">
        <w:t xml:space="preserve">with an area size of </w:t>
      </w:r>
      <w:r w:rsidR="00503682"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t xml:space="preserve">, making up the units of observation of this study. I </w:t>
      </w:r>
      <w:r w:rsidR="00651995">
        <w:t xml:space="preserve">chose </w:t>
      </w:r>
      <w:r w:rsidR="00503682">
        <w:t xml:space="preserve">this area size for the individual units due to some of the environmental predictor data only being available at this resolution, as well as the implications on computational cost </w:t>
      </w:r>
      <w:r w:rsidR="00DE4EED">
        <w:t>when</w:t>
      </w:r>
      <w:r w:rsidR="00503682">
        <w:t xml:space="preserve"> increasing </w:t>
      </w:r>
      <w:r w:rsidR="00DE4EED">
        <w:t xml:space="preserve">the </w:t>
      </w:r>
      <w:r w:rsidR="00503682">
        <w:t>granularity.</w:t>
      </w:r>
    </w:p>
    <w:p w14:paraId="544CA841" w14:textId="2B873AC9" w:rsidR="003D63AF" w:rsidRPr="003D63AF" w:rsidRDefault="005001B3" w:rsidP="00EA0B8F">
      <w:pPr>
        <w:pStyle w:val="berschrift2"/>
      </w:pPr>
      <w:r w:rsidRPr="002A28EA">
        <w:lastRenderedPageBreak/>
        <w:t>Target Variable</w:t>
      </w:r>
    </w:p>
    <w:p w14:paraId="32F0AD16" w14:textId="5B213236" w:rsidR="005001B3" w:rsidRPr="002A28EA" w:rsidRDefault="005001B3" w:rsidP="00A37965">
      <w:r w:rsidRPr="002A28EA">
        <w:t>The occurrence of wildfire in the geospatial units during the study period serve</w:t>
      </w:r>
      <w:r w:rsidR="003A2098">
        <w:t>s</w:t>
      </w:r>
      <w:r w:rsidRPr="002A28EA">
        <w:t xml:space="preserve"> as the target variable for this study. The period between the years 2010 and 2018 constitutes the period of analysis.</w:t>
      </w:r>
    </w:p>
    <w:p w14:paraId="4E98249F" w14:textId="27D6AEAA" w:rsidR="0035618D" w:rsidRPr="002A28EA" w:rsidRDefault="005001B3" w:rsidP="00A37965">
      <w:r w:rsidRPr="002A28EA">
        <w:t xml:space="preserve">Data on wildfire </w:t>
      </w:r>
      <w:r w:rsidR="00E30F74" w:rsidRPr="002A28EA">
        <w:t xml:space="preserve">occurrence </w:t>
      </w:r>
      <w:r w:rsidRPr="002A28EA">
        <w:t xml:space="preserve">were obtained from the </w:t>
      </w:r>
      <w:r w:rsidRPr="0069681E">
        <w:rPr>
          <w:i/>
          <w:iCs/>
        </w:rPr>
        <w:t>Fire Perimeters</w:t>
      </w:r>
      <w:r w:rsidRPr="002A28EA">
        <w:t xml:space="preserve"> data set, compiled, and provided by the Fire and Resource Assessment Program (FRAP), a</w:t>
      </w:r>
      <w:r w:rsidR="00E30F74">
        <w:t>n</w:t>
      </w:r>
      <w:r w:rsidRPr="002A28EA">
        <w:t xml:space="preserve"> </w:t>
      </w:r>
      <w:r w:rsidR="00E30F74">
        <w:t xml:space="preserve">initiative led by </w:t>
      </w:r>
      <w:r w:rsidRPr="002A28EA">
        <w:t xml:space="preserve">the California Department of Forestry and Fire Protection </w:t>
      </w:r>
      <w:r w:rsidR="000D7B2E" w:rsidRPr="002A28EA">
        <w:fldChar w:fldCharType="begin"/>
      </w:r>
      <w:r w:rsidR="003B1F0B">
        <w:instrText xml:space="preserve"> ADDIN ZOTERO_ITEM CSL_CITATION {"citationID":"gSlwICI2","properties":{"formattedCitation":"(California Department of Forestry and Fire Protection, 2021e)","plainCitation":"(California Department of Forestry and Fire Protection, 2021e)","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ifornia Department of Forestry and Fire Protection","given":""}],"issued":{"date-parts":[["2021",9,24]]}}}],"schema":"https://github.com/citation-style-language/schema/raw/master/csl-citation.json"} </w:instrText>
      </w:r>
      <w:r w:rsidR="000D7B2E" w:rsidRPr="002A28EA">
        <w:fldChar w:fldCharType="separate"/>
      </w:r>
      <w:r w:rsidR="003B1F0B">
        <w:rPr>
          <w:noProof/>
        </w:rPr>
        <w:t>(California Department of Forestry and Fire Protection, 2021e)</w:t>
      </w:r>
      <w:r w:rsidR="000D7B2E" w:rsidRPr="002A28EA">
        <w:fldChar w:fldCharType="end"/>
      </w:r>
      <w:r w:rsidRPr="002A28EA">
        <w:t>.</w:t>
      </w:r>
      <w:r w:rsidR="0035618D" w:rsidRPr="002A28EA">
        <w:t xml:space="preserve"> </w:t>
      </w:r>
      <w:r w:rsidRPr="00E064BF">
        <w:rPr>
          <w:i/>
          <w:iCs/>
        </w:rPr>
        <w:t>Fire Perimeters</w:t>
      </w:r>
      <w:r w:rsidRPr="002A28EA">
        <w:t xml:space="preserve"> is the most complete and frequently updated database on wildfire occurrence in California</w:t>
      </w:r>
      <w:r w:rsidR="00557A27" w:rsidRPr="002A28EA">
        <w:t xml:space="preserve">. </w:t>
      </w:r>
      <w:r w:rsidRPr="002A28EA">
        <w:t xml:space="preserve">This data set is provided as a shapefile and displays the perimeters of all recorded </w:t>
      </w:r>
      <w:r w:rsidR="00E064BF">
        <w:t xml:space="preserve">ignitions </w:t>
      </w:r>
      <w:r w:rsidRPr="002A28EA">
        <w:t xml:space="preserve">in </w:t>
      </w:r>
      <w:r w:rsidR="00A11414">
        <w:t>the area</w:t>
      </w:r>
      <w:r w:rsidRPr="002A28EA">
        <w:t xml:space="preserve">, along with </w:t>
      </w:r>
      <w:r w:rsidR="00A11414">
        <w:t xml:space="preserve">harmonized data such as </w:t>
      </w:r>
      <w:r w:rsidRPr="002A28EA">
        <w:t xml:space="preserve">the exact date of a fire’s discovery, as well as its extinguishment. I </w:t>
      </w:r>
      <w:r w:rsidR="00331CAF">
        <w:t>created</w:t>
      </w:r>
      <w:r w:rsidRPr="002A28EA">
        <w:t xml:space="preserve"> a subset of this data corresponding to the study area and period, including all recorded fire</w:t>
      </w:r>
      <w:r w:rsidR="00A11414">
        <w:t>s</w:t>
      </w:r>
      <w:r w:rsidRPr="002A28EA">
        <w:t xml:space="preserve"> throughout </w:t>
      </w:r>
      <w:r w:rsidR="00A11414">
        <w:t>each</w:t>
      </w:r>
      <w:r w:rsidRPr="002A28EA">
        <w:t xml:space="preserve"> year. </w:t>
      </w:r>
      <w:r w:rsidR="00557A27" w:rsidRPr="002A28EA">
        <w:t>The location accuracy of the recorde</w:t>
      </w:r>
      <w:r w:rsidR="00A11414">
        <w:t>d</w:t>
      </w:r>
      <w:r w:rsidR="00557A27" w:rsidRPr="002A28EA">
        <w:t xml:space="preserve"> wildfire ignitions </w:t>
      </w:r>
      <w:r w:rsidR="00331CAF">
        <w:t>makes</w:t>
      </w:r>
      <w:r w:rsidR="00557A27" w:rsidRPr="002A28EA">
        <w:t xml:space="preserve"> this data well suited for spatial analysis</w:t>
      </w:r>
      <w:r w:rsidR="00E71427">
        <w:t xml:space="preserve"> </w:t>
      </w:r>
      <w:proofErr w:type="gramStart"/>
      <w:r w:rsidR="00E71427">
        <w:t>as long as</w:t>
      </w:r>
      <w:proofErr w:type="gramEnd"/>
      <w:r w:rsidR="00E71427">
        <w:t xml:space="preserve"> </w:t>
      </w:r>
      <w:r w:rsidR="00A37067" w:rsidRPr="002A28EA">
        <w:t xml:space="preserve">a suitable map projection </w:t>
      </w:r>
      <w:r w:rsidR="00E71427">
        <w:t>is chosen be</w:t>
      </w:r>
      <w:r w:rsidR="00A37067" w:rsidRPr="002A28EA">
        <w:t>for</w:t>
      </w:r>
      <w:r w:rsidR="00E71427">
        <w:t>e</w:t>
      </w:r>
      <w:r w:rsidR="00A37067" w:rsidRPr="002A28EA">
        <w:t xml:space="preserve"> further processing. For this project I </w:t>
      </w:r>
      <w:r w:rsidR="00D45D42" w:rsidRPr="002A28EA">
        <w:t>chose to use the “NAD 1983 California (Teale) Albers (Meters)” projection, which is recommended for statewide datasets of California 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C069E4">
        <w:rPr>
          <w:noProof/>
        </w:rPr>
        <w:t>(Patterson, 2021)</w:t>
      </w:r>
      <w:r w:rsidR="00097198" w:rsidRPr="002A28EA">
        <w:fldChar w:fldCharType="end"/>
      </w:r>
      <w:r w:rsidR="0035618D" w:rsidRPr="002A28EA">
        <w:t xml:space="preserve">. </w:t>
      </w:r>
    </w:p>
    <w:p w14:paraId="36E385A0" w14:textId="01C560A0" w:rsidR="0035618D" w:rsidRPr="002A28EA" w:rsidRDefault="0035618D" w:rsidP="00A37965">
      <w:r w:rsidRPr="002A28EA">
        <w:t xml:space="preserve">After projection </w:t>
      </w:r>
      <w:r w:rsidR="000F4B48">
        <w:t xml:space="preserve">I used </w:t>
      </w:r>
      <w:r w:rsidRPr="002A28EA">
        <w:t>the QGIS spatial analysis join algorithm to register all intersections of wildfire perimeter</w:t>
      </w:r>
      <w:r w:rsidR="000F4B48">
        <w:t>s</w:t>
      </w:r>
      <w:r w:rsidRPr="002A28EA">
        <w:t xml:space="preserve"> and the grid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uares, which serve as the units of observation. </w:t>
      </w:r>
      <w:r w:rsidR="006E2DAD" w:rsidRPr="002A28EA">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w:t>
      </w:r>
      <w:r w:rsidR="006573A2">
        <w:t xml:space="preserve">grid units </w:t>
      </w:r>
      <w:r w:rsidR="006E2DAD" w:rsidRPr="002A28EA">
        <w:t>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w:t>
      </w:r>
      <w:r w:rsidR="006573A2">
        <w:t xml:space="preserve">unit </w:t>
      </w:r>
      <w:r w:rsidR="006E2DAD" w:rsidRPr="002A28EA">
        <w:t xml:space="preserve">was completely covered by a wildfire perimeter (and hence was burned completely), </w:t>
      </w:r>
      <w:r w:rsidR="001C762B">
        <w:t>but</w:t>
      </w:r>
      <w:r w:rsidR="006E2DAD" w:rsidRPr="002A28EA">
        <w:t xml:space="preserve"> that at least a single wildfire ignition </w:t>
      </w:r>
      <w:r w:rsidR="004D124F">
        <w:t xml:space="preserve">took </w:t>
      </w:r>
      <w:r w:rsidR="006E2DAD" w:rsidRPr="002A28EA">
        <w:t>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w:t>
      </w:r>
    </w:p>
    <w:p w14:paraId="44FD3DD3" w14:textId="01BC1F97" w:rsidR="00236C0E" w:rsidRDefault="00C9516A" w:rsidP="00A37965">
      <w:r w:rsidRPr="002A28EA">
        <w:t>To</w:t>
      </w:r>
      <w:r w:rsidR="00A45806" w:rsidRPr="002A28EA">
        <w:t xml:space="preserve"> further process this data, </w:t>
      </w:r>
      <w:r>
        <w:t>the resulting</w:t>
      </w:r>
      <w:r w:rsidR="00A45806" w:rsidRPr="002A28EA">
        <w:t xml:space="preserve"> table had to be transformed. </w:t>
      </w:r>
      <w:r w:rsidR="00F81AFE" w:rsidRPr="002A28EA">
        <w:t xml:space="preserve">It is not the date of a wildfire ignition that is of interest for this study per se, but the wildfire </w:t>
      </w:r>
      <w:r w:rsidR="00F81AFE" w:rsidRPr="002A28EA">
        <w:lastRenderedPageBreak/>
        <w:t xml:space="preserve">ignition status of the grid elements during the observed intervals of the study period. To represent this within the data set, </w:t>
      </w:r>
      <w:r w:rsidR="00AD4CA0">
        <w:t xml:space="preserve">I transformed </w:t>
      </w:r>
      <w:r w:rsidR="00F81AFE" w:rsidRPr="002A28EA">
        <w:t>the data so that each sample represent</w:t>
      </w:r>
      <w:r w:rsidR="00AD4CA0">
        <w:t>s</w:t>
      </w:r>
      <w:r w:rsidR="00F81AFE" w:rsidRPr="002A28EA">
        <w:t xml:space="preserve">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 for each 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serve</w:t>
      </w:r>
      <w:r w:rsidR="00A11414">
        <w:t>s</w:t>
      </w:r>
      <w:r w:rsidR="00D861B6" w:rsidRPr="002A28EA">
        <w:t xml:space="preserve"> as the target variable for all predictive models </w:t>
      </w:r>
      <w:r w:rsidR="00A935A9">
        <w:rPr>
          <w:noProof/>
        </w:rPr>
        <mc:AlternateContent>
          <mc:Choice Requires="wps">
            <w:drawing>
              <wp:anchor distT="0" distB="0" distL="114300" distR="114300" simplePos="0" relativeHeight="251682816" behindDoc="0" locked="0" layoutInCell="1" allowOverlap="1" wp14:anchorId="51B788E2" wp14:editId="6FF5151F">
                <wp:simplePos x="0" y="0"/>
                <wp:positionH relativeFrom="column">
                  <wp:posOffset>0</wp:posOffset>
                </wp:positionH>
                <wp:positionV relativeFrom="paragraph">
                  <wp:posOffset>4827905</wp:posOffset>
                </wp:positionV>
                <wp:extent cx="5756910" cy="635"/>
                <wp:effectExtent l="0" t="0" r="0" b="12065"/>
                <wp:wrapTopAndBottom/>
                <wp:docPr id="5" name="Textfeld 5"/>
                <wp:cNvGraphicFramePr/>
                <a:graphic xmlns:a="http://schemas.openxmlformats.org/drawingml/2006/main">
                  <a:graphicData uri="http://schemas.microsoft.com/office/word/2010/wordprocessingShape">
                    <wps:wsp>
                      <wps:cNvSpPr txBox="1"/>
                      <wps:spPr>
                        <a:xfrm>
                          <a:off x="0" y="0"/>
                          <a:ext cx="5756910" cy="635"/>
                        </a:xfrm>
                        <a:prstGeom prst="rect">
                          <a:avLst/>
                        </a:prstGeom>
                        <a:solidFill>
                          <a:prstClr val="white"/>
                        </a:solidFill>
                        <a:ln>
                          <a:noFill/>
                        </a:ln>
                      </wps:spPr>
                      <wps:txbx>
                        <w:txbxContent>
                          <w:p w14:paraId="15427FEA" w14:textId="7C5C0E3C" w:rsidR="00C570A8" w:rsidRPr="000A3341" w:rsidRDefault="00C570A8" w:rsidP="00C570A8">
                            <w:pPr>
                              <w:pStyle w:val="Beschriftung"/>
                              <w:rPr>
                                <w:color w:val="333333"/>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2D02D3">
                              <w:t>Monthly distribution of wildfire occurrences during the study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788E2" id="Textfeld 5" o:spid="_x0000_s1027" type="#_x0000_t202" style="position:absolute;left:0;text-align:left;margin-left:0;margin-top:380.15pt;width:453.3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" stroked="f">
                <v:textbox style="mso-fit-shape-to-text:t" inset="0,0,0,0">
                  <w:txbxContent>
                    <w:p w14:paraId="15427FEA" w14:textId="7C5C0E3C" w:rsidR="00C570A8" w:rsidRPr="000A3341" w:rsidRDefault="00C570A8" w:rsidP="00C570A8">
                      <w:pPr>
                        <w:pStyle w:val="Beschriftung"/>
                        <w:rPr>
                          <w:color w:val="333333"/>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2D02D3">
                        <w:t>Monthly distribution of wildfire occurrences during the study period</w:t>
                      </w:r>
                    </w:p>
                  </w:txbxContent>
                </v:textbox>
                <w10:wrap type="topAndBottom"/>
              </v:shape>
            </w:pict>
          </mc:Fallback>
        </mc:AlternateContent>
      </w:r>
      <w:r w:rsidR="00A935A9">
        <w:rPr>
          <w:noProof/>
        </w:rPr>
        <w:drawing>
          <wp:anchor distT="0" distB="0" distL="114300" distR="114300" simplePos="0" relativeHeight="251680768" behindDoc="0" locked="0" layoutInCell="1" allowOverlap="1" wp14:anchorId="0225C400" wp14:editId="6FCB93E1">
            <wp:simplePos x="0" y="0"/>
            <wp:positionH relativeFrom="column">
              <wp:posOffset>0</wp:posOffset>
            </wp:positionH>
            <wp:positionV relativeFrom="paragraph">
              <wp:posOffset>1827592</wp:posOffset>
            </wp:positionV>
            <wp:extent cx="5756910" cy="294322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943225"/>
                    </a:xfrm>
                    <a:prstGeom prst="rect">
                      <a:avLst/>
                    </a:prstGeom>
                  </pic:spPr>
                </pic:pic>
              </a:graphicData>
            </a:graphic>
            <wp14:sizeRelH relativeFrom="page">
              <wp14:pctWidth>0</wp14:pctWidth>
            </wp14:sizeRelH>
            <wp14:sizeRelV relativeFrom="page">
              <wp14:pctHeight>0</wp14:pctHeight>
            </wp14:sizeRelV>
          </wp:anchor>
        </w:drawing>
      </w:r>
      <w:r w:rsidR="007360A8">
        <w:t>estimated for</w:t>
      </w:r>
      <w:r w:rsidR="00D861B6" w:rsidRPr="002A28EA">
        <w:t xml:space="preserve"> this study. </w:t>
      </w:r>
    </w:p>
    <w:p w14:paraId="786DA72C" w14:textId="0D8552DE" w:rsidR="00185042" w:rsidRPr="002A28EA" w:rsidRDefault="00185042" w:rsidP="00A37965">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w:t>
      </w:r>
      <w:r w:rsidR="007360A8">
        <w:t>2</w:t>
      </w:r>
      <w:r w:rsidR="00B05EEF" w:rsidRPr="002A28EA">
        <w:t xml:space="preserve">. </w:t>
      </w:r>
      <w:proofErr w:type="gramStart"/>
      <w:r w:rsidR="005B485A" w:rsidRPr="002A28EA">
        <w:t>The vast majority of</w:t>
      </w:r>
      <w:proofErr w:type="gramEnd"/>
      <w:r w:rsidR="005B485A" w:rsidRPr="002A28EA">
        <w:t xml:space="preserve"> </w:t>
      </w:r>
      <w:r w:rsidR="00AD4CA0">
        <w:t>active</w:t>
      </w:r>
      <w:r w:rsidR="005B485A" w:rsidRPr="002A28EA">
        <w:t xml:space="preserve"> wildfires were registered during the summer and autumn months. </w:t>
      </w:r>
      <w:r w:rsidR="00B578CC">
        <w:t xml:space="preserve">I </w:t>
      </w:r>
      <w:r w:rsidR="00B578CC" w:rsidRPr="002A28EA">
        <w:t>aggregated</w:t>
      </w:r>
      <w:r w:rsidR="00B05EEF" w:rsidRPr="002A28EA">
        <w:t xml:space="preserve"> the monthly data to </w:t>
      </w:r>
      <w:r w:rsidR="00B578CC">
        <w:t>the</w:t>
      </w:r>
      <w:r w:rsidR="00B05EEF" w:rsidRPr="002A28EA">
        <w:t xml:space="preserve"> seasonal </w:t>
      </w:r>
      <w:proofErr w:type="gramStart"/>
      <w:r w:rsidR="00B05EEF" w:rsidRPr="002A28EA">
        <w:t>level</w:t>
      </w:r>
      <w:proofErr w:type="gramEnd"/>
      <w:r w:rsidR="00B578CC">
        <w:t xml:space="preserve"> accordingly</w:t>
      </w:r>
      <w:r w:rsidR="00B05EEF" w:rsidRPr="002A28EA">
        <w:t xml:space="preserve">, reducing the overall number of samples while </w:t>
      </w:r>
      <w:r w:rsidR="00824C8A" w:rsidRPr="002A28EA">
        <w:t xml:space="preserve">preserving as much information on wildfire occurrence as possible. </w:t>
      </w:r>
      <w:r w:rsidR="00A1767E">
        <w:t>Additional</w:t>
      </w:r>
      <w:r w:rsidR="00966B8E" w:rsidRPr="002A28EA">
        <w:t xml:space="preserve"> motivation for this aggregation was the fact that many predictors were not available at the monthly level, making </w:t>
      </w:r>
      <w:r w:rsidR="00A1767E">
        <w:t>the</w:t>
      </w:r>
      <w:r w:rsidR="00966B8E" w:rsidRPr="002A28EA">
        <w:t xml:space="preserve"> data set too granular for the variation contained </w:t>
      </w:r>
      <w:r w:rsidR="00A1767E">
        <w:t>with</w:t>
      </w:r>
      <w:r w:rsidR="00966B8E" w:rsidRPr="002A28EA">
        <w:t xml:space="preserve">in the predictor variables. </w:t>
      </w:r>
      <w:r w:rsidR="005B485A" w:rsidRPr="002A28EA">
        <w:t xml:space="preserve">In line with the study conducted by </w:t>
      </w:r>
      <w:proofErr w:type="spellStart"/>
      <w:r w:rsidR="005B485A" w:rsidRPr="002A28EA">
        <w:t>Tonini</w:t>
      </w:r>
      <w:proofErr w:type="spellEnd"/>
      <w:r w:rsidR="005B485A" w:rsidRPr="002A28EA">
        <w:t xml:space="preserve"> and co-authors, </w:t>
      </w:r>
      <w:r w:rsidR="00A82E4B">
        <w:t xml:space="preserve">I </w:t>
      </w:r>
      <w:r w:rsidR="00A82E4B" w:rsidRPr="002A28EA">
        <w:t xml:space="preserve">assigned </w:t>
      </w:r>
      <w:r w:rsidR="005B485A" w:rsidRPr="002A28EA">
        <w:t>the period from May to October to the summer season</w:t>
      </w:r>
      <w:r w:rsidR="00A82E4B">
        <w:t xml:space="preserve"> and</w:t>
      </w:r>
      <w:r w:rsidR="005B485A" w:rsidRPr="002A28EA">
        <w:t xml:space="preserve"> the period from November to April to the winter season</w:t>
      </w:r>
      <w:r w:rsidR="00097198" w:rsidRPr="002A28EA">
        <w:t xml:space="preserve"> </w:t>
      </w:r>
      <w:r w:rsidR="00097198" w:rsidRPr="002A28EA">
        <w:fldChar w:fldCharType="begin"/>
      </w:r>
      <w:r w:rsidR="00C069E4">
        <w:instrText xml:space="preserve"> ADDIN ZOTERO_ITEM CSL_CITATION {"citationID":"ndsKRl0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C069E4">
        <w:rPr>
          <w:color w:val="000000"/>
        </w:rPr>
        <w:t>(Tonini et al., 2020)</w:t>
      </w:r>
      <w:r w:rsidR="00097198" w:rsidRPr="002A28EA">
        <w:fldChar w:fldCharType="end"/>
      </w:r>
      <w:r w:rsidR="00097198" w:rsidRPr="002A28EA">
        <w:t>.</w:t>
      </w:r>
      <w:r w:rsidR="00966B8E" w:rsidRPr="002A28EA">
        <w:t xml:space="preserve"> </w:t>
      </w:r>
    </w:p>
    <w:p w14:paraId="6C4A9BFB" w14:textId="4256067B" w:rsidR="0035618D" w:rsidRPr="002A28EA" w:rsidRDefault="00B05EEF" w:rsidP="00A37965">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w:t>
      </w:r>
      <w:proofErr w:type="gramStart"/>
      <w:r w:rsidRPr="002A28EA">
        <w:t>the vast majority of</w:t>
      </w:r>
      <w:proofErr w:type="gramEnd"/>
      <w:r w:rsidRPr="002A28EA">
        <w:t xml:space="preserve"> all samples </w:t>
      </w:r>
      <w:r w:rsidRPr="002A28EA">
        <w:lastRenderedPageBreak/>
        <w:t xml:space="preserve">in the data set. </w:t>
      </w:r>
      <w:r w:rsidR="00966B8E" w:rsidRPr="002A28EA">
        <w:t xml:space="preserve">The aggregation to the seasonal level slightly improved this circumstance, increasing the share of samples reporting an active wildfire from 0.72% to 2.11%. Despite this, the seasonal data set still musters a high imbalance in the target variable’s values. </w:t>
      </w:r>
      <w:r w:rsidRPr="002A28EA">
        <w:t>This is common in cases of extreme-events prediction</w:t>
      </w:r>
      <w:r w:rsidR="00F030D9">
        <w:t xml:space="preserve">, as Cao and co-authors have also addressed </w:t>
      </w:r>
      <w:r w:rsidR="00F030D9">
        <w:fldChar w:fldCharType="begin"/>
      </w:r>
      <w:r w:rsidR="00F030D9">
        <w:instrText xml:space="preserve"> ADDIN ZOTERO_ITEM CSL_CITATION {"citationID":"uWLyfov5","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030D9">
        <w:fldChar w:fldCharType="separate"/>
      </w:r>
      <w:r w:rsidR="00F030D9">
        <w:rPr>
          <w:noProof/>
        </w:rPr>
        <w:t>(Cao et al., 2017)</w:t>
      </w:r>
      <w:r w:rsidR="00F030D9">
        <w:fldChar w:fldCharType="end"/>
      </w:r>
      <w:r w:rsidR="00F030D9">
        <w:t>.</w:t>
      </w:r>
      <w:r w:rsidRPr="002A28EA">
        <w:t xml:space="preserve"> The implications of this circumstance on the modeling process and different strategies for addressing potential problems are discussed in depth in chapter </w:t>
      </w:r>
      <w:r w:rsidR="001C4291">
        <w:t>3</w:t>
      </w:r>
      <w:r w:rsidRPr="002A28EA">
        <w:t xml:space="preserve"> </w:t>
      </w:r>
      <w:r w:rsidR="00F030D9">
        <w:t xml:space="preserve">which details </w:t>
      </w:r>
      <w:r w:rsidRPr="002A28EA">
        <w:t xml:space="preserve">the </w:t>
      </w:r>
      <w:r w:rsidR="001C4291">
        <w:t>methods</w:t>
      </w:r>
      <w:r w:rsidRPr="002A28EA">
        <w:t xml:space="preserve"> </w:t>
      </w:r>
      <w:r w:rsidR="00F030D9">
        <w:t xml:space="preserve">I </w:t>
      </w:r>
      <w:r w:rsidR="001C4291">
        <w:t>used for data pre-processing and model evaluation</w:t>
      </w:r>
      <w:r w:rsidRPr="002A28EA">
        <w:t xml:space="preserve">. </w:t>
      </w:r>
    </w:p>
    <w:p w14:paraId="23E3283C" w14:textId="22D783DB" w:rsidR="003D63AF" w:rsidRPr="003D63AF" w:rsidRDefault="005001B3" w:rsidP="00EA0B8F">
      <w:pPr>
        <w:pStyle w:val="berschrift2"/>
      </w:pPr>
      <w:r w:rsidRPr="002A28EA">
        <w:t>Predictor Variables</w:t>
      </w:r>
    </w:p>
    <w:p w14:paraId="751781A9" w14:textId="7C2941F3" w:rsidR="003D2A81" w:rsidRPr="002A28EA" w:rsidRDefault="00DE0DD8" w:rsidP="00A37965">
      <w:r w:rsidRPr="002A28EA">
        <w:t xml:space="preserve">I compiled a set of 54 predictor variables in total. Not </w:t>
      </w:r>
      <w:proofErr w:type="gramStart"/>
      <w:r w:rsidR="00A6353E" w:rsidRPr="002A28EA">
        <w:t>all</w:t>
      </w:r>
      <w:r w:rsidRPr="002A28EA">
        <w:t xml:space="preserve"> </w:t>
      </w:r>
      <w:r w:rsidR="00A6353E">
        <w:t>of</w:t>
      </w:r>
      <w:proofErr w:type="gramEnd"/>
      <w:r w:rsidR="00A6353E">
        <w:t xml:space="preserve"> these variables</w:t>
      </w:r>
      <w:r w:rsidRPr="002A28EA">
        <w:t xml:space="preserve"> were ultimately used for modeling. Chapter </w:t>
      </w:r>
      <w:r w:rsidR="00511F16">
        <w:t>3</w:t>
      </w:r>
      <w:r w:rsidRPr="002A28EA">
        <w:t xml:space="preserve"> discusses </w:t>
      </w:r>
      <w:r w:rsidR="00215CEE">
        <w:t xml:space="preserve">predictor selection and </w:t>
      </w:r>
      <w:r w:rsidRPr="002A28EA">
        <w:t xml:space="preserve">why some of these variables were left out of the modeling process. These predictor variables </w:t>
      </w:r>
      <w:r w:rsidR="00D61B78">
        <w:t>are</w:t>
      </w:r>
      <w:r w:rsidRPr="002A28EA">
        <w:t xml:space="preserve"> chosen both for their documented use in previous studies on wildfire modeling, as well as their availability for the study area of Northern California </w:t>
      </w:r>
      <w:r w:rsidR="00196779">
        <w:t>during</w:t>
      </w:r>
      <w:r w:rsidRPr="002A28EA">
        <w:t xml:space="preserve"> the </w:t>
      </w:r>
      <w:r w:rsidR="00196779">
        <w:t xml:space="preserve">study </w:t>
      </w:r>
      <w:r w:rsidRPr="002A28EA">
        <w:t>period of 2010</w:t>
      </w:r>
      <w:r w:rsidR="00196779">
        <w:t xml:space="preserve"> </w:t>
      </w:r>
      <w:r w:rsidRPr="002A28EA">
        <w:t>-</w:t>
      </w:r>
      <w:r w:rsidR="00196779">
        <w:t xml:space="preserve"> </w:t>
      </w:r>
      <w:r w:rsidRPr="002A28EA">
        <w:t xml:space="preserve">2018. </w:t>
      </w:r>
    </w:p>
    <w:p w14:paraId="7155EDEF" w14:textId="053DEDC0" w:rsidR="00191483" w:rsidRPr="002A28EA" w:rsidRDefault="00DE0DD8" w:rsidP="00A37965">
      <w:r w:rsidRPr="002A28EA">
        <w:t xml:space="preserve">These data were acquired at the highest available granularity </w:t>
      </w:r>
      <w:proofErr w:type="gramStart"/>
      <w:r w:rsidRPr="002A28EA">
        <w:t>in order to</w:t>
      </w:r>
      <w:proofErr w:type="gramEnd"/>
      <w:r w:rsidRPr="002A28EA">
        <w:t xml:space="preserve"> introduce as much </w:t>
      </w:r>
      <w:r w:rsidR="00A33445">
        <w:t>variance</w:t>
      </w:r>
      <w:r w:rsidRPr="002A28EA">
        <w:t xml:space="preserve"> into the final data set as possible.</w:t>
      </w:r>
      <w:r w:rsidR="000E2231" w:rsidRPr="002A28EA">
        <w:t xml:space="preserve"> I included predictors of multiple categories,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C069E4">
        <w:instrText xml:space="preserve"> ADDIN ZOTERO_ITEM CSL_CITATION {"citationID":"zx9Hm1UQ","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C069E4">
        <w:rPr>
          <w:color w:val="000000"/>
        </w:rPr>
        <w:t>(Oliveira et al., 2012)</w:t>
      </w:r>
      <w:r w:rsidR="000E2231" w:rsidRPr="002A28EA">
        <w:fldChar w:fldCharType="end"/>
      </w:r>
      <w:r w:rsidR="000E2231" w:rsidRPr="002A28EA">
        <w:t xml:space="preserve">. </w:t>
      </w:r>
      <w:r w:rsidR="000A3AEA" w:rsidRPr="002A28EA">
        <w:t xml:space="preserve">The included predictor variables </w:t>
      </w:r>
      <w:r w:rsidR="00575ABF" w:rsidRPr="002A28EA">
        <w:t>are</w:t>
      </w:r>
      <w:r w:rsidR="000A3AEA" w:rsidRPr="002A28EA">
        <w:t xml:space="preserve"> environmental data (including both topographic, </w:t>
      </w:r>
      <w:r w:rsidR="00840ABC">
        <w:t>meteorologic</w:t>
      </w:r>
      <w:r w:rsidR="000A3AEA" w:rsidRPr="002A28EA">
        <w:t xml:space="preserve"> and data concerning land cover), infrastructure data (both the proximity to human-made infrastructure</w:t>
      </w:r>
      <w:r w:rsidR="004A6295">
        <w:t xml:space="preserve"> and dummy</w:t>
      </w:r>
      <w:r w:rsidR="000A3AEA" w:rsidRPr="002A28EA">
        <w:t xml:space="preserve"> </w:t>
      </w:r>
      <w:r w:rsidR="004A6295">
        <w:t>variables</w:t>
      </w:r>
      <w:r w:rsidR="000A3AEA" w:rsidRPr="002A28EA">
        <w:t xml:space="preserve"> </w:t>
      </w:r>
      <w:r w:rsidR="00600D8E">
        <w:t>indicating</w:t>
      </w:r>
      <w:r w:rsidR="000A3AEA" w:rsidRPr="002A28EA">
        <w:t xml:space="preserve"> the presence of infrastructure in the units of observation), as well as demographic</w:t>
      </w:r>
      <w:r w:rsidR="002C0011">
        <w:t>,</w:t>
      </w:r>
      <w:r w:rsidR="000A3AEA" w:rsidRPr="002A28EA">
        <w:t xml:space="preserve"> </w:t>
      </w:r>
      <w:r w:rsidR="00A81B99">
        <w:t>socioeconomic</w:t>
      </w:r>
      <w:r w:rsidR="000A3AEA" w:rsidRPr="002A28EA">
        <w:t xml:space="preserve"> </w:t>
      </w:r>
      <w:r w:rsidR="002C0011">
        <w:t xml:space="preserve">and political </w:t>
      </w:r>
      <w:r w:rsidR="000A3AEA" w:rsidRPr="002A28EA">
        <w:t xml:space="preserve">data for the study area. </w:t>
      </w:r>
    </w:p>
    <w:p w14:paraId="7436296A" w14:textId="673139D3" w:rsidR="003D63AF" w:rsidRPr="002A28EA" w:rsidRDefault="00602929" w:rsidP="00A37965">
      <w:pPr>
        <w:pStyle w:val="berschrift3"/>
        <w:numPr>
          <w:ilvl w:val="2"/>
          <w:numId w:val="4"/>
        </w:numPr>
      </w:pPr>
      <w:r w:rsidRPr="002A28EA">
        <w:t>Environmental Predictors</w:t>
      </w:r>
    </w:p>
    <w:p w14:paraId="23E19AEB" w14:textId="44B4C64F" w:rsidR="00C25511" w:rsidRDefault="00B44D09" w:rsidP="00A37965">
      <w:r w:rsidRPr="002A28EA">
        <w:t>Topographical features such as elevation are important predictors of spatial patterns of fire</w:t>
      </w:r>
      <w:r w:rsidR="00821A31">
        <w:t>.</w:t>
      </w:r>
      <w:r w:rsidRPr="002A28EA">
        <w:t xml:space="preserve"> </w:t>
      </w:r>
      <w:r w:rsidR="00821A31">
        <w:t>T</w:t>
      </w:r>
      <w:r w:rsidRPr="002A28EA">
        <w:t xml:space="preserve">hey </w:t>
      </w:r>
      <w:r w:rsidR="00190CE9" w:rsidRPr="002A28EA">
        <w:t xml:space="preserve">account for local variations in climate, in addition to </w:t>
      </w:r>
      <w:r w:rsidRPr="002A28EA">
        <w:lastRenderedPageBreak/>
        <w:t>influenc</w:t>
      </w:r>
      <w:r w:rsidR="00821A31">
        <w:t>ing</w:t>
      </w:r>
      <w:r w:rsidR="00190CE9" w:rsidRPr="002A28EA">
        <w:t xml:space="preserve"> ground flammability 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C069E4">
        <w:instrText xml:space="preserve"> ADDIN ZOTERO_ITEM CSL_CITATION {"citationID":"QSrj70ii","properties":{"formattedCitation":"(Oliveira et al., 2012; Syphard et al., 2008; Whelan, 1995)","plainCitation":"(Oliveira et al., 2012; Syphard et al., 2008; Whelan, 1995)","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C069E4">
        <w:rPr>
          <w:color w:val="000000"/>
        </w:rPr>
        <w:t>(Oliveira et al., 2012; Syphard et al., 2008; Whelan, 1995)</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821A31">
        <w:t xml:space="preserve">was </w:t>
      </w:r>
      <w:r w:rsidR="002A28EA">
        <w:t xml:space="preserve">compiled by the </w:t>
      </w:r>
      <w:r w:rsidR="002A28EA" w:rsidRPr="002A28EA">
        <w:t>National Aeronautics and Space Administration (NASA) and the National Geospatial-Intelligence Agency (NGA</w:t>
      </w:r>
      <w:r w:rsidR="002A28EA">
        <w:t>)</w:t>
      </w:r>
      <w:r w:rsidR="002B7BA7">
        <w:t xml:space="preserve">. It </w:t>
      </w:r>
      <w:r w:rsidR="00057BB7">
        <w:t>is 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C069E4">
        <w:rPr>
          <w:noProof/>
        </w:rPr>
        <w:t>(NASA &amp; NGA, 2000)</w:t>
      </w:r>
      <w:r w:rsidR="002A28EA">
        <w:fldChar w:fldCharType="end"/>
      </w:r>
      <w:r w:rsidR="002A28EA">
        <w:t xml:space="preserve">. </w:t>
      </w:r>
      <w:r w:rsidR="00057BB7">
        <w:t xml:space="preserve">This very high resolution means that the data </w:t>
      </w:r>
      <w:r w:rsidR="002B7BA7">
        <w:t xml:space="preserve">had to </w:t>
      </w:r>
      <w:r w:rsidR="00057BB7">
        <w:t xml:space="preserve">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w:t>
      </w:r>
      <w:r w:rsidR="008C0B97">
        <w:t>units</w:t>
      </w:r>
      <w:r w:rsidR="00057BB7">
        <w:t xml:space="preserve"> of this study. The QGIS software provides tools to process raster data and toolset</w:t>
      </w:r>
      <w:r w:rsidR="00600D8E">
        <w:t>s</w:t>
      </w:r>
      <w:r w:rsidR="00057BB7">
        <w:t xml:space="preserve"> to calculate </w:t>
      </w:r>
      <w:r w:rsidR="00600D8E">
        <w:t xml:space="preserve">the zonal statistics such as </w:t>
      </w:r>
      <w:r w:rsidR="00057BB7">
        <w:t xml:space="preserve">the average elevation value </w:t>
      </w:r>
      <w:r w:rsidR="00600D8E">
        <w:t>for</w:t>
      </w:r>
      <w:r w:rsidR="00057BB7">
        <w:t xml:space="preserve"> </w:t>
      </w:r>
      <w:r w:rsidR="00600D8E">
        <w:t xml:space="preserve">each </w:t>
      </w:r>
      <w:r w:rsidR="00057BB7">
        <w:t xml:space="preserve">of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w:t>
      </w:r>
      <w:r w:rsidR="00600D8E">
        <w:t>of the grid</w:t>
      </w:r>
      <w:r w:rsidR="00E4473A">
        <w:t xml:space="preserve">. </w:t>
      </w:r>
    </w:p>
    <w:p w14:paraId="16406AD2" w14:textId="176D36FF" w:rsidR="00B44D09" w:rsidRDefault="00C25511" w:rsidP="00A37965">
      <w:r>
        <w:t>Furthermore,</w:t>
      </w:r>
      <w:r w:rsidR="00E07D10">
        <w:t xml:space="preserve"> I added</w:t>
      </w:r>
      <w:r>
        <w:t xml:space="preserve"> topographical data on the presence of major bodies of water, such as lakes and rivers,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C069E4">
        <w:rPr>
          <w:noProof/>
        </w:rPr>
        <w:t>(California Department of Fish &amp; Wildlife, 2015, 2018)</w:t>
      </w:r>
      <w:r w:rsidR="00D41D27">
        <w:fldChar w:fldCharType="end"/>
      </w:r>
      <w:r w:rsidR="00E07D10">
        <w:t>.</w:t>
      </w:r>
      <w:r w:rsidR="00D41D27">
        <w:t xml:space="preserve"> </w:t>
      </w:r>
      <w:r w:rsidR="00E07D10">
        <w:t xml:space="preserve">I used these data two create two kinds of predictor variables: First I created dummy </w:t>
      </w:r>
      <w:r w:rsidR="00F446BD">
        <w:t>variable</w:t>
      </w:r>
      <w:r w:rsidR="00E07D10">
        <w:t>s</w:t>
      </w:r>
      <w:r w:rsidR="00F446BD">
        <w:t xml:space="preserve"> indicating whether an object of observation is intersected by either a lake or a river. In a second step,</w:t>
      </w:r>
      <w:r w:rsidR="00E07D10">
        <w:t xml:space="preserve"> I calculated</w:t>
      </w:r>
      <w:r w:rsidR="00F446BD">
        <w:t xml:space="preserve">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w:t>
      </w:r>
      <w:r w:rsidR="00E07D10">
        <w:t>unit’s</w:t>
      </w:r>
      <w:r w:rsidR="00F446BD">
        <w:t xml:space="preserve"> centroid to the nearest river and lake with the </w:t>
      </w:r>
      <w:proofErr w:type="spellStart"/>
      <w:proofErr w:type="gramStart"/>
      <w:r w:rsidR="00F446BD" w:rsidRPr="00F446BD">
        <w:rPr>
          <w:i/>
          <w:iCs/>
        </w:rPr>
        <w:t>v.distance</w:t>
      </w:r>
      <w:proofErr w:type="spellEnd"/>
      <w:proofErr w:type="gramEnd"/>
      <w:r w:rsidR="00F446BD">
        <w:rPr>
          <w:i/>
          <w:iCs/>
        </w:rPr>
        <w:t xml:space="preserve"> </w:t>
      </w:r>
      <w:r w:rsidR="00F446BD">
        <w:t xml:space="preserve">algorithm </w:t>
      </w:r>
      <w:r w:rsidR="00E07D10">
        <w:t>as implemented in</w:t>
      </w:r>
      <w:r w:rsidR="00F446BD">
        <w:t xml:space="preserve"> QGIS. This provides </w:t>
      </w:r>
      <w:r w:rsidR="00DB5B83">
        <w:t xml:space="preserve">an additional indicator to the presence of water bodies, that is numeric and continuous, as opposed to the logical dummy variables. </w:t>
      </w:r>
    </w:p>
    <w:p w14:paraId="24FA0F0D" w14:textId="0ABAE306" w:rsidR="00B44D09" w:rsidRDefault="00700003" w:rsidP="00A37965">
      <w:r>
        <w:t>L</w:t>
      </w:r>
      <w:r w:rsidR="004A4368">
        <w:t xml:space="preserve">ocal vegetation and land cover are </w:t>
      </w:r>
      <w:r w:rsidR="004B3E7F">
        <w:t>often</w:t>
      </w:r>
      <w:r w:rsidR="004A4368">
        <w:t xml:space="preserve"> cited as being associated with fire occurrences</w:t>
      </w:r>
      <w:r w:rsidR="00472C97">
        <w:t xml:space="preserve">, </w:t>
      </w:r>
      <w:r w:rsidR="004A4368">
        <w:t xml:space="preserve">both natural and caused by humans </w:t>
      </w:r>
      <w:r w:rsidR="004A4368">
        <w:fldChar w:fldCharType="begin"/>
      </w:r>
      <w:r w:rsidR="00C069E4">
        <w:instrText xml:space="preserve"> ADDIN ZOTERO_ITEM CSL_CITATION {"citationID":"qJBR33m0","properties":{"formattedCitation":"(Mart\\uc0\\u237{}nez et al., 2009; Oliveira et al., 2012; Syphard et al., 2008)","plainCitation":"(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4A4368">
        <w:fldChar w:fldCharType="separate"/>
      </w:r>
      <w:r w:rsidR="00C069E4" w:rsidRPr="00C069E4">
        <w:rPr>
          <w:color w:val="000000"/>
        </w:rPr>
        <w:t>(Martínez et al., 2009; Oliveira et al., 2012; Syphard et al., 2008)</w:t>
      </w:r>
      <w:r w:rsidR="004A4368">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w:t>
      </w:r>
      <w:r w:rsidR="00F80817">
        <w:t>the study area</w:t>
      </w:r>
      <w:r w:rsidR="00DA1768">
        <w:t xml:space="preserve">. The data was compiled by the Department of Geography at the University of California as a single shapefile, depicting the </w:t>
      </w:r>
      <w:r w:rsidR="00DA1768">
        <w:lastRenderedPageBreak/>
        <w:t xml:space="preserve">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C069E4">
        <w:rPr>
          <w:noProof/>
        </w:rPr>
        <w:t>(Department of Geography UC Berkeley, 2014)</w:t>
      </w:r>
      <w:r w:rsidR="00DA1768">
        <w:fldChar w:fldCharType="end"/>
      </w:r>
      <w:r w:rsidR="00DA1768">
        <w:t xml:space="preserve">. </w:t>
      </w:r>
      <w:r w:rsidR="00C934DE">
        <w:t xml:space="preserve">The </w:t>
      </w:r>
      <w:r w:rsidR="00C934DE" w:rsidRPr="00B4043A">
        <w:rPr>
          <w:i/>
          <w:iCs/>
        </w:rPr>
        <w:t>California Wildlife Habitat Relationships</w:t>
      </w:r>
      <w:r w:rsidR="00C934DE">
        <w:t xml:space="preserve"> </w:t>
      </w:r>
      <w:r w:rsidR="00F11AA3">
        <w:t>data set</w:t>
      </w:r>
      <w:r w:rsidR="00C934DE">
        <w:t xml:space="preserve"> provides a detailed classification of tree dominated, shrub dominated, herbaceous dominated, aquatic, developed and non-vegetated habitats, each with their own subcategories. Due to this highly detailed breakdown of the dominant land cover, </w:t>
      </w:r>
      <w:r w:rsidR="00662382">
        <w:t>I use</w:t>
      </w:r>
      <w:r w:rsidR="00A57CFB">
        <w:t>d</w:t>
      </w:r>
      <w:r w:rsidR="00662382">
        <w:t xml:space="preserve"> </w:t>
      </w:r>
      <w:r w:rsidR="00C934DE">
        <w:t xml:space="preserve">this data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w:t>
      </w:r>
      <w:r w:rsidR="009C0B43">
        <w:t xml:space="preserve">units of observation. </w:t>
      </w:r>
      <w:r w:rsidR="00BE1687">
        <w:t xml:space="preserve">I used </w:t>
      </w:r>
      <w:r w:rsidR="009C0B43">
        <w:t>QGIS to determine the most frequent land cover type for each</w:t>
      </w:r>
      <w:r w:rsidR="00BE1687">
        <w:t xml:space="preserve"> unit</w:t>
      </w:r>
      <w:r w:rsidR="009C0B43">
        <w:t>.</w:t>
      </w:r>
    </w:p>
    <w:p w14:paraId="73767659" w14:textId="68BC1F2C" w:rsidR="00840ABC" w:rsidRPr="002A28EA" w:rsidRDefault="00840ABC" w:rsidP="00A37965">
      <w:r>
        <w:t xml:space="preserve">Meteorological factors are </w:t>
      </w:r>
      <w:r w:rsidR="009D243B">
        <w:t>well documented</w:t>
      </w:r>
      <w:r>
        <w:t xml:space="preserve"> predictors of wildfire occurrence, as they affect fuel accumulation and </w:t>
      </w:r>
      <w:r w:rsidR="00D92650">
        <w:t xml:space="preserve">ground moisture, creating the conditions that may favor or hinder </w:t>
      </w:r>
      <w:r w:rsidR="00A77EAF">
        <w:t>wild</w:t>
      </w:r>
      <w:r w:rsidR="00D92650">
        <w:t>fire ignitions</w:t>
      </w:r>
      <w:r w:rsidR="00A77EAF">
        <w:t xml:space="preserve"> and their spread</w:t>
      </w:r>
      <w:r w:rsidR="00D92650">
        <w:t xml:space="preserve"> </w:t>
      </w:r>
      <w:r w:rsidR="00D92650">
        <w:fldChar w:fldCharType="begin"/>
      </w:r>
      <w:r w:rsidR="00C069E4">
        <w:instrText xml:space="preserve"> ADDIN ZOTERO_ITEM CSL_CITATION {"citationID":"p0P3avTh","properties":{"formattedCitation":"(Oliveira et al., 2012; Syphard et al., 2008; Vilar et al., 2010)","plainCitation":"(Oliveira et al., 2012; Syphard et al., 2008; Vilar et al., 2010)","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fldChar w:fldCharType="separate"/>
      </w:r>
      <w:r w:rsidR="00C069E4">
        <w:rPr>
          <w:color w:val="000000"/>
        </w:rPr>
        <w:t>(Oliveira et al., 2012; Syphard et al., 2008; Vilar et al., 2010)</w:t>
      </w:r>
      <w:r w:rsidR="00D92650">
        <w:fldChar w:fldCharType="end"/>
      </w:r>
      <w:r w:rsidR="00D92650">
        <w:t xml:space="preserve">. The </w:t>
      </w:r>
      <w:proofErr w:type="spellStart"/>
      <w:r w:rsidR="00D92650">
        <w:t>WorldClim</w:t>
      </w:r>
      <w:proofErr w:type="spellEnd"/>
      <w:r w:rsidR="00D92650">
        <w:t xml:space="preserve"> database offers monthly historical temperature and precipitation data at spatial resolution of 2.5 minutes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t>) in raster format</w:t>
      </w:r>
      <w:r w:rsidR="00655E6D">
        <w:t xml:space="preserve"> </w:t>
      </w:r>
      <w:r w:rsidR="00655E6D">
        <w:fldChar w:fldCharType="begin"/>
      </w:r>
      <w:r w:rsidR="00655E6D">
        <w:instrText xml:space="preserve"> ADDIN ZOTERO_ITEM CSL_CITATION {"citationID":"jf4M5j5X","properties":{"formattedCitation":"(Fick &amp; Hijmans, 2017)","plainCitation":"(Fick &amp; Hijmans, 2017)","noteIndex":0},"citationItems":[{"id":174,"uris":["http://zotero.org/users/7598357/items/6Z85PHM4"],"uri":["http://zotero.org/users/7598357/items/6Z85PHM4"],"itemData":{"id":174,"type":"article-journal","abstract":"We created a new dataset of spatially interpolated monthly climate data for global land areas at a very high spatial resolution (approximately 1 km 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w:instrText>
      </w:r>
      <w:r w:rsidR="00655E6D">
        <w:rPr>
          <w:rFonts w:ascii="Cambria Math" w:hAnsi="Cambria Math" w:cs="Cambria Math"/>
        </w:rPr>
        <w:instrText>∘</w:instrText>
      </w:r>
      <w:r w:rsidR="00655E6D">
        <w:instrText xml:space="preserve">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journalAbbreviation":"International Journal of Climatology","source":"ResearchGate","title":"WorldClim 2: New 1-km spatial resolution climate surfaces for global land areas","title-short":"WorldClim 2","volume":"37","author":[{"family":"Fick","given":"Steve"},{"family":"Hijmans","given":"Robert"}],"issued":{"date-parts":[["2017",5,15]]}}}],"schema":"https://github.com/citation-style-language/schema/raw/master/csl-citation.json"} </w:instrText>
      </w:r>
      <w:r w:rsidR="00655E6D">
        <w:fldChar w:fldCharType="separate"/>
      </w:r>
      <w:r w:rsidR="00655E6D">
        <w:rPr>
          <w:noProof/>
        </w:rPr>
        <w:t>(Fick &amp; Hijmans, 2017)</w:t>
      </w:r>
      <w:r w:rsidR="00655E6D">
        <w:fldChar w:fldCharType="end"/>
      </w:r>
      <w:r w:rsidR="00D92650">
        <w:t xml:space="preserve">. </w:t>
      </w:r>
      <w:r w:rsidR="00244822">
        <w:t xml:space="preserve">Due to the large number of raster layers (monthly interval, eight-year study period, three data sets), these predictors </w:t>
      </w:r>
      <w:r w:rsidR="00CE2A45">
        <w:t>had to be</w:t>
      </w:r>
      <w:r w:rsidR="00244822">
        <w:t xml:space="preserve"> constructed </w:t>
      </w:r>
      <w:r w:rsidR="00B41398">
        <w:t xml:space="preserve">iteratively, </w:t>
      </w:r>
      <w:r w:rsidR="00244822">
        <w:t xml:space="preserve">using QGIS’ python interface </w:t>
      </w:r>
      <w:r w:rsidR="00BC6F17">
        <w:t xml:space="preserve">to </w:t>
      </w:r>
      <w:r w:rsidR="00244822">
        <w:t xml:space="preserve">extract the mean values </w:t>
      </w:r>
      <w:r w:rsidR="0071755B">
        <w:t xml:space="preserve">of minimum temperature, maximum </w:t>
      </w:r>
      <w:r w:rsidR="004F774A">
        <w:t>temperature,</w:t>
      </w:r>
      <w:r w:rsidR="0071755B">
        <w:t xml:space="preserve"> and mean precipitation </w:t>
      </w:r>
      <w:r w:rsidR="00244822">
        <w:t xml:space="preserve">for each unit of observation </w:t>
      </w:r>
      <w:r w:rsidR="00B41398">
        <w:t>from all raster layers</w:t>
      </w:r>
      <w:r w:rsidR="00244822">
        <w:t xml:space="preserve">. </w:t>
      </w:r>
    </w:p>
    <w:p w14:paraId="7B47649C" w14:textId="227394E1" w:rsidR="003D63AF" w:rsidRDefault="00FA4C59" w:rsidP="00A37965">
      <w:pPr>
        <w:pStyle w:val="berschrift3"/>
        <w:numPr>
          <w:ilvl w:val="2"/>
          <w:numId w:val="4"/>
        </w:numPr>
      </w:pPr>
      <w:r w:rsidRPr="002A28EA">
        <w:t>Infrastructure Predictors</w:t>
      </w:r>
    </w:p>
    <w:p w14:paraId="07B1E03A" w14:textId="6F65A864" w:rsidR="003B1FD4" w:rsidRDefault="003B1FD4" w:rsidP="00A37965">
      <w:r>
        <w:t xml:space="preserve">Access to roads </w:t>
      </w:r>
      <w:r w:rsidR="00E56EEF">
        <w:t xml:space="preserve">is </w:t>
      </w:r>
      <w:r>
        <w:t xml:space="preserve">often </w:t>
      </w:r>
      <w:r w:rsidR="00FF573C">
        <w:t>seen</w:t>
      </w:r>
      <w:r>
        <w:t xml:space="preserve"> as a driver of economic activity and a proxy for </w:t>
      </w:r>
      <w:r w:rsidR="00B70062">
        <w:t>economic</w:t>
      </w:r>
      <w:r>
        <w:t xml:space="preserve"> development</w:t>
      </w:r>
      <w:r w:rsidR="00E56EEF">
        <w:t xml:space="preserve"> due to facilitating access to markets and enabling migration</w:t>
      </w:r>
      <w:r w:rsidR="00E56EEF">
        <w:rPr>
          <w:rStyle w:val="Funotenzeichen"/>
        </w:rPr>
        <w:footnoteReference w:id="2"/>
      </w:r>
      <w:r>
        <w:t xml:space="preserve">. In the context of fire occurrence, road access and the distance to roads are frequently used predictor variables, since these factors also determine the speed of response </w:t>
      </w:r>
      <w:r w:rsidR="00FF573C">
        <w:t>for</w:t>
      </w:r>
      <w:r>
        <w:t xml:space="preserve"> a given fire containment strategy</w:t>
      </w:r>
      <w:r w:rsidR="006F56C4">
        <w:t xml:space="preserve"> </w:t>
      </w:r>
      <w:r w:rsidR="00A7750D">
        <w:fldChar w:fldCharType="begin"/>
      </w:r>
      <w:r w:rsidR="00C069E4">
        <w:instrText xml:space="preserve"> ADDIN ZOTERO_ITEM CSL_CITATION {"citationID":"xPIGMwuO","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fldChar w:fldCharType="separate"/>
      </w:r>
      <w:r w:rsidR="00C069E4" w:rsidRPr="00C069E4">
        <w:rPr>
          <w:color w:val="000000"/>
        </w:rPr>
        <w:t>(Martínez et al., 2009; Oliveira et al., 2012)</w:t>
      </w:r>
      <w:r w:rsidR="00A7750D">
        <w:fldChar w:fldCharType="end"/>
      </w:r>
      <w:r w:rsidR="00A7750D">
        <w:t>.</w:t>
      </w:r>
      <w:r w:rsidR="00653C22">
        <w:t xml:space="preserve"> </w:t>
      </w:r>
      <w:r w:rsidR="00535832">
        <w:t>The Californian road system is well documented and provided as a shapefile containing all major roads (</w:t>
      </w:r>
      <w:r w:rsidR="00535832" w:rsidRPr="00535832">
        <w:t>MTFCC codes S1100 and S1200</w:t>
      </w:r>
      <w:r w:rsidR="00535832">
        <w:t xml:space="preserve">) by the </w:t>
      </w:r>
      <w:r w:rsidR="00535832">
        <w:lastRenderedPageBreak/>
        <w:t xml:space="preserve">U.S. Census Bureau </w:t>
      </w:r>
      <w:r w:rsidR="00535832">
        <w:fldChar w:fldCharType="begin"/>
      </w:r>
      <w:r w:rsidR="00535832">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fldChar w:fldCharType="separate"/>
      </w:r>
      <w:r w:rsidR="00C069E4">
        <w:rPr>
          <w:noProof/>
        </w:rPr>
        <w:t>(US Census Bureau, 2015)</w:t>
      </w:r>
      <w:r w:rsidR="00535832">
        <w:fldChar w:fldCharType="end"/>
      </w:r>
      <w:r w:rsidR="00535832">
        <w:t xml:space="preserve">. </w:t>
      </w:r>
      <w:proofErr w:type="gramStart"/>
      <w:r w:rsidR="00650FE3">
        <w:t>Similar to</w:t>
      </w:r>
      <w:proofErr w:type="gramEnd"/>
      <w:r w:rsidR="00650FE3">
        <w:t xml:space="preserve"> how the GIS data on rivers and lakes </w:t>
      </w:r>
      <w:r w:rsidR="00430BED">
        <w:t>was</w:t>
      </w:r>
      <w:r w:rsidR="00650FE3">
        <w:t xml:space="preserve"> processed, </w:t>
      </w:r>
      <w:r w:rsidR="00430BED">
        <w:t xml:space="preserve">I used </w:t>
      </w:r>
      <w:r w:rsidR="00650FE3">
        <w:t>this data set to both create dummy variables indicating the presence of a major road for each</w:t>
      </w:r>
      <w:r w:rsidR="00430BED">
        <w:t xml:space="preserve"> </w:t>
      </w:r>
      <w:r w:rsidR="00650FE3">
        <w:t xml:space="preserve">unit and calculate the distance from each unit’s centroid to the nearest major road. </w:t>
      </w:r>
      <w:r w:rsidR="00CE6DCC">
        <w:t xml:space="preserve">The same process </w:t>
      </w:r>
      <w:r w:rsidR="003A185C">
        <w:t>wa</w:t>
      </w:r>
      <w:r w:rsidR="004F774A">
        <w:t>s</w:t>
      </w:r>
      <w:r w:rsidR="00CE6DCC">
        <w:t xml:space="preserve"> repeated for dat</w:t>
      </w:r>
      <w:r w:rsidR="00420608">
        <w:t>a</w:t>
      </w:r>
      <w:r w:rsidR="00CE6DCC">
        <w:t xml:space="preserve"> set </w:t>
      </w:r>
      <w:r w:rsidR="00F24E3F">
        <w:t>displaying</w:t>
      </w:r>
      <w:r w:rsidR="00CE6DCC">
        <w:t xml:space="preserve"> powerlines</w:t>
      </w:r>
      <w:r w:rsidR="003B1F0B">
        <w:t xml:space="preserve"> and fire stations</w:t>
      </w:r>
      <w:r w:rsidR="00CE6DCC">
        <w:t>, resulting in predictor variables indicating both their presence (binary) as well as the distance from each unit’s centroid</w:t>
      </w:r>
      <w:r w:rsidR="005B442E">
        <w:t xml:space="preserve"> </w:t>
      </w:r>
      <w:r w:rsidR="003B1F0B">
        <w:fldChar w:fldCharType="begin"/>
      </w:r>
      <w:r w:rsidR="003B1F0B">
        <w:instrText xml:space="preserve"> ADDIN ZOTERO_ITEM CSL_CITATION {"citationID":"hI76YCDk","properties":{"formattedCitation":"(California Department of Fish &amp; Wildlife, 2020; California Department of Forestry and Fire Protection, 2021d)","plainCitation":"(California Department of Fish &amp; Wildlife, 2020; California Department of Forestry and Fire Protection, 2021d)","noteIndex":0},"citationItems":[{"id":172,"uris":["http://zotero.org/users/7598357/items/3NFRJ8TN"],"uri":["http://zotero.org/users/7598357/items/3NFRJ8TN"],"itemData":{"id":172,"type":"map","title":"Electric Transmission Lines - California Energy Commission [ds1198]","URL":"https://hub.arcgis.com/datasets/a5b51de6cb3b47c794021c4358fad97e_0/","author":[{"family":"California Department of Fish &amp; Wildlife","given":""}],"issued":{"date-parts":[["2020",2,12]]}}},{"id":171,"uris":["http://zotero.org/users/7598357/items/SSUYLYLX"],"uri":["http://zotero.org/users/7598357/items/SSUYLYLX"],"itemData":{"id":171,"type":"map","title":"CAL FIRE Facilities for Wildland Fire Protection","URL":"https://gis.data.ca.gov/datasets/CALFIRE-Forestry::cal-fire-facilities-for-wildland-fire-protection/","author":[{"family":"California Department of Forestry and Fire Protection","given":""}],"issued":{"date-parts":[["2021",6,30]]}}}],"schema":"https://github.com/citation-style-language/schema/raw/master/csl-citation.json"} </w:instrText>
      </w:r>
      <w:r w:rsidR="003B1F0B">
        <w:fldChar w:fldCharType="separate"/>
      </w:r>
      <w:r w:rsidR="003B1F0B">
        <w:rPr>
          <w:noProof/>
        </w:rPr>
        <w:t>(California Department of Fish &amp; Wildlife, 2020; California Department of Forestry and Fire Protection, 2021d)</w:t>
      </w:r>
      <w:r w:rsidR="003B1F0B">
        <w:fldChar w:fldCharType="end"/>
      </w:r>
      <w:r w:rsidR="003B1F0B">
        <w:t xml:space="preserve">. </w:t>
      </w:r>
      <w:r w:rsidR="00B46668">
        <w:t xml:space="preserve">Powerlines are a frequently cited cause of wildfire ignitions and have been used to construct predictor variables in similar studies </w:t>
      </w:r>
      <w:r w:rsidR="00B46668">
        <w:fldChar w:fldCharType="begin"/>
      </w:r>
      <w:r w:rsidR="00E53813">
        <w:instrText xml:space="preserve"> ADDIN ZOTERO_ITEM CSL_CITATION {"citationID":"JB3qVnfS","properties":{"formattedCitation":"(McFall-Johnsen, 2019; Oliveira et al., 2012; Texas Wildfire Mitigation Project, 2014)","plainCitation":"(McFall-Johnsen, 2019; Oliveira et al., 2012; Texas Wildfire Mitigation Project, 2014)","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webpage","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fldChar w:fldCharType="separate"/>
      </w:r>
      <w:r w:rsidR="00C069E4">
        <w:rPr>
          <w:color w:val="000000"/>
        </w:rPr>
        <w:t>(McFall-Johnsen, 2019; Oliveira et al., 2012; Texas Wildfire Mitigation Project, 2014)</w:t>
      </w:r>
      <w:r w:rsidR="00B46668">
        <w:fldChar w:fldCharType="end"/>
      </w:r>
      <w:r w:rsidR="00B46668">
        <w:t xml:space="preserve">. </w:t>
      </w:r>
    </w:p>
    <w:p w14:paraId="5E196E6A" w14:textId="775BA3ED" w:rsidR="009C0B43" w:rsidRDefault="00CE6DCC" w:rsidP="00A37965">
      <w:r>
        <w:t>For</w:t>
      </w:r>
      <w:r w:rsidR="003545AF">
        <w:t xml:space="preserve"> recreational routes, campgrounds</w:t>
      </w:r>
      <w:r>
        <w:t xml:space="preserve">, </w:t>
      </w:r>
      <w:r w:rsidR="003545AF">
        <w:t xml:space="preserve">picnic sites </w:t>
      </w:r>
      <w:r>
        <w:t xml:space="preserve">and state parks </w:t>
      </w:r>
      <w:r w:rsidR="00D96058">
        <w:t xml:space="preserve">I </w:t>
      </w:r>
      <w:r>
        <w:t xml:space="preserve">only </w:t>
      </w:r>
      <w:r w:rsidR="00D96058">
        <w:t xml:space="preserve">determined </w:t>
      </w:r>
      <w:r>
        <w:t>their presence</w:t>
      </w:r>
      <w:r w:rsidR="003545AF">
        <w:t>, as</w:t>
      </w:r>
      <w:r>
        <w:t xml:space="preserve"> I do not expect </w:t>
      </w:r>
      <w:r w:rsidR="00840ABC">
        <w:t>these recreational structures to have any continuous effect if they’re not present – unlike powerlines, where larger distances</w:t>
      </w:r>
      <w:r w:rsidR="00D96058">
        <w:t xml:space="preserve"> can</w:t>
      </w:r>
      <w:r w:rsidR="00840ABC">
        <w:t xml:space="preserve"> function well as a proxy for a lack of economic development</w:t>
      </w:r>
      <w:r w:rsidR="003F744E">
        <w:t xml:space="preserve"> and human activity</w:t>
      </w:r>
      <w:r w:rsidR="00382A38">
        <w:t xml:space="preserve"> </w:t>
      </w:r>
      <w:r w:rsidR="00382A38">
        <w:fldChar w:fldCharType="begin"/>
      </w:r>
      <w:r w:rsidR="00382A38">
        <w:instrText xml:space="preserve"> ADDIN ZOTERO_ITEM CSL_CITATION {"citationID":"nKhWpOYR","properties":{"formattedCitation":"(California Department of Parks and Recreation, 2019a, 2019b, 2019c, 2021)","plainCitation":"(California Department of Parks and Recreation, 2019a, 2019b, 2019c, 2021)","noteIndex":0},"citationItems":[{"id":168,"uris":["http://zotero.org/users/7598357/items/5UMZVFQ2"],"uri":["http://zotero.org/users/7598357/items/5UMZVFQ2"],"itemData":{"id":168,"type":"map","abstract":"Representation of the location of Parks recreational routes.","collection-title":"California State Parks","title":"RecreationalRoutes","URL":"https://arcg.is/PTG0r","author":[{"family":"California Department of Parks and Recreation","given":""}],"issued":{"date-parts":[["2021",11,2]]}}},{"id":169,"uris":["http://zotero.org/users/7598357/items/QLMBWXV9"],"uri":["http://zotero.org/users/7598357/items/QLMBWXV9"],"itemData":{"id":169,"type":"map","abstract":"Representation of the location of Parks picnic grounds.","collection-title":"California State Parks","title":"PicnicGrounds","URL":"https://arcg.is/08rzbW","author":[{"family":"California Department of Parks and Recreation","given":""}],"issued":{"date-parts":[["2019",4,23]]}}},{"id":167,"uris":["http://zotero.org/users/7598357/items/WBXVHDB5"],"uri":["http://zotero.org/users/7598357/items/WBXVHDB5"],"itemData":{"id":167,"type":"map","abstract":"Representation of the location and attributes of camping areas within the California State Park System.","collection-title":"California State Parks","title":"Campgrounds","URL":"https://arcg.is/1iqHvG0","author":[{"family":"California Department of Parks and Recreation","given":""}],"issued":{"date-parts":[["2019",5,3]]}}},{"id":166,"uris":["http://zotero.org/users/7598357/items/4VXQAKN3"],"uri":["http://zotero.org/users/7598357/items/4VXQAKN3"],"itemData":{"id":166,"type":"map","abstract":"Representation of the location of State Parks boundaries.","collection-title":"California State Parks","title":"ParkBoundaries","URL":"https://arcg.is/19SfeO0","author":[{"family":"California Department of Parks and Recreation","given":""}],"issued":{"date-parts":[["2019",12,5]]}}}],"schema":"https://github.com/citation-style-language/schema/raw/master/csl-citation.json"} </w:instrText>
      </w:r>
      <w:r w:rsidR="00382A38">
        <w:fldChar w:fldCharType="separate"/>
      </w:r>
      <w:r w:rsidR="00382A38">
        <w:rPr>
          <w:noProof/>
        </w:rPr>
        <w:t>(California Department of Parks and Recreation, 2019a, 2019b, 2019c, 2021)</w:t>
      </w:r>
      <w:r w:rsidR="00382A38">
        <w:fldChar w:fldCharType="end"/>
      </w:r>
      <w:r w:rsidR="00382A38">
        <w:t xml:space="preserve">. </w:t>
      </w:r>
      <w:r w:rsidR="00B8350B">
        <w:t xml:space="preserve">I also calculated the distance to the nearest city boundary </w:t>
      </w:r>
      <w:r w:rsidR="00D5021A">
        <w:t>for</w:t>
      </w:r>
      <w:r w:rsidR="00B8350B">
        <w:t xml:space="preserve"> each unit’s centroid </w:t>
      </w:r>
      <w:r w:rsidR="00B8350B">
        <w:fldChar w:fldCharType="begin"/>
      </w:r>
      <w:r w:rsidR="00B8350B">
        <w:instrText xml:space="preserve"> ADDIN ZOTERO_ITEM CSL_CITATION {"citationID":"m2FiHMZ8","properties":{"formattedCitation":"(Spidle, 2019)","plainCitation":"(Spidle, 2019)","noteIndex":0},"citationItems":[{"id":176,"uris":["http://zotero.org/users/7598357/items/XE5XWHJ7"],"uri":["http://zotero.org/users/7598357/items/XE5XWHJ7"],"itemData":{"id":176,"type":"map","abstract":"\"Cities2014'' feature class displays 2014 city boundaries within the state of California for mapping purposes and public needs.","title":"California City Boundaries","URL":"https://services3.arcgis.com/0i8WvfNdfTbWrPkh/arcgis/rest/services/California_City_Boundaries/FeatureServer","author":[{"family":"Spidle","given":"Vivian"}],"issued":{"date-parts":[["2019",7,3]]}}}],"schema":"https://github.com/citation-style-language/schema/raw/master/csl-citation.json"} </w:instrText>
      </w:r>
      <w:r w:rsidR="00B8350B">
        <w:fldChar w:fldCharType="separate"/>
      </w:r>
      <w:r w:rsidR="00B8350B">
        <w:rPr>
          <w:noProof/>
        </w:rPr>
        <w:t>(Spidle, 2019)</w:t>
      </w:r>
      <w:r w:rsidR="00B8350B">
        <w:fldChar w:fldCharType="end"/>
      </w:r>
      <w:r w:rsidR="00B8350B">
        <w:t>.</w:t>
      </w:r>
    </w:p>
    <w:p w14:paraId="490887F5" w14:textId="38923491" w:rsidR="00CF4D0D" w:rsidRPr="0068350A" w:rsidRDefault="00092683" w:rsidP="00A37965">
      <w:r>
        <w:t xml:space="preserve">The FRAP database maintained by CAL </w:t>
      </w:r>
      <w:r w:rsidR="00BF1CF3">
        <w:t>FIRE</w:t>
      </w:r>
      <w:r>
        <w:t xml:space="preserve"> offers a variety of shapefiles indicating institutional measures taken to address wildfire risk. </w:t>
      </w:r>
      <w:r w:rsidR="00CF4D0D">
        <w:t>I created a variable indicating a unit</w:t>
      </w:r>
      <w:r w:rsidR="0068350A">
        <w:t>’s status</w:t>
      </w:r>
      <w:r w:rsidR="00CF4D0D">
        <w:t xml:space="preserve"> </w:t>
      </w:r>
      <w:r w:rsidR="0068350A">
        <w:t xml:space="preserve">of </w:t>
      </w:r>
      <w:r w:rsidR="00CF4D0D">
        <w:t>belong</w:t>
      </w:r>
      <w:r w:rsidR="0068350A">
        <w:t>ing</w:t>
      </w:r>
      <w:r w:rsidR="00CF4D0D">
        <w:t xml:space="preserve"> to an area of state, local or federal emergenc</w:t>
      </w:r>
      <w:r w:rsidR="0068350A">
        <w:t>y</w:t>
      </w:r>
      <w:r w:rsidR="00CF4D0D">
        <w:t xml:space="preserve"> response responsibility</w:t>
      </w:r>
      <w:r w:rsidR="00B4602B">
        <w:t xml:space="preserve">, as provided by FRAP </w:t>
      </w:r>
      <w:r w:rsidR="00B4602B">
        <w:fldChar w:fldCharType="begin"/>
      </w:r>
      <w:r w:rsidR="00E53813">
        <w:instrText xml:space="preserve"> ADDIN ZOTERO_ITEM CSL_CITATION {"citationID":"Q5JQZ0eo","properties":{"formattedCitation":"(California Department of Forestry and Fire Protection, 2021c)","plainCitation":"(California Department of Forestry and Fire Protection, 2021c)","noteIndex":0},"citationItems":[{"id":157,"uris":["http://zotero.org/users/7598357/items/ZXEVNBMP"],"uri":["http://zotero.org/users/7598357/items/ZXEVNBMP"],"itemData":{"id":157,"type":"map","collection-title":"FRAP","title":"SRA - LRA - FRA","URL":"https://frap.fire.ca.gov/mapping/gis-data/","author":[{"family":"California Department of Forestry and Fire Protection","given":""}],"issued":{"date-parts":[["2021",4,1]]}}}],"schema":"https://github.com/citation-style-language/schema/raw/master/csl-citation.json"} </w:instrText>
      </w:r>
      <w:r w:rsidR="00B4602B">
        <w:fldChar w:fldCharType="separate"/>
      </w:r>
      <w:r w:rsidR="00E53813">
        <w:rPr>
          <w:noProof/>
        </w:rPr>
        <w:t>(California Department of Forestry and Fire Protection, 2021c)</w:t>
      </w:r>
      <w:r w:rsidR="00B4602B">
        <w:fldChar w:fldCharType="end"/>
      </w:r>
      <w:r w:rsidR="00B4602B">
        <w:t xml:space="preserve">. Similarly, I added data showing wildland fire protection areas and created categorical variables for each unit indicating the responsible agencies and to what level of government these agencies belong </w:t>
      </w:r>
      <w:r w:rsidR="00B4602B">
        <w:fldChar w:fldCharType="begin"/>
      </w:r>
      <w:r w:rsidR="00E53813">
        <w:instrText xml:space="preserve"> ADDIN ZOTERO_ITEM CSL_CITATION {"citationID":"6oTX2Zqu","properties":{"formattedCitation":"(California Department of Forestry and Fire Protection, 2021b)","plainCitation":"(California Department of Forestry and Fire Protection, 2021b)","noteIndex":0},"citationItems":[{"id":158,"uris":["http://zotero.org/users/7598357/items/6NSXY562"],"uri":["http://zotero.org/users/7598357/items/6NSXY562"],"itemData":{"id":158,"type":"map","collection-title":"FRAP","title":"Direct Protection Areas for Wildland Fire Protection (DPA)","URL":"https://frap.fire.ca.gov/mapping/gis-data/","author":[{"family":"California Department of Forestry and Fire Protection","given":""}],"issued":{"date-parts":[["2021",4,1]]}}}],"schema":"https://github.com/citation-style-language/schema/raw/master/csl-citation.json"} </w:instrText>
      </w:r>
      <w:r w:rsidR="00B4602B">
        <w:fldChar w:fldCharType="separate"/>
      </w:r>
      <w:r w:rsidR="00E53813">
        <w:rPr>
          <w:noProof/>
        </w:rPr>
        <w:t>(California Department of Forestry and Fire Protection, 2021b)</w:t>
      </w:r>
      <w:r w:rsidR="00B4602B">
        <w:fldChar w:fldCharType="end"/>
      </w:r>
      <w:r w:rsidR="00B4602B">
        <w:t xml:space="preserve">. </w:t>
      </w:r>
      <w:r w:rsidR="005A0E37">
        <w:t xml:space="preserve">The </w:t>
      </w:r>
      <w:proofErr w:type="spellStart"/>
      <w:r w:rsidR="005A0E37" w:rsidRPr="005A0E37">
        <w:rPr>
          <w:i/>
          <w:iCs/>
        </w:rPr>
        <w:t>firewise</w:t>
      </w:r>
      <w:proofErr w:type="spellEnd"/>
      <w:r w:rsidR="005A0E37">
        <w:t xml:space="preserve"> data set </w:t>
      </w:r>
      <w:r>
        <w:t xml:space="preserve">reports the date at which communities have formulated a “community wildfire protection plan” which I turned into a binary variable indicating whether such a protection plan had been put in place for a unit of observation </w:t>
      </w:r>
      <w:r>
        <w:fldChar w:fldCharType="begin"/>
      </w:r>
      <w:r w:rsidR="00E53813">
        <w:instrText xml:space="preserve"> ADDIN ZOTERO_ITEM CSL_CITATION {"citationID":"0LAYXLcU","properties":{"formattedCitation":"(California Department of Forestry and Fire Protection, 2018)","plainCitation":"(California Department of Forestry and Fire Protection, 2018)","noteIndex":0},"citationItems":[{"id":159,"uris":["http://zotero.org/users/7598357/items/6AR8QQQR"],"uri":["http://zotero.org/users/7598357/items/6AR8QQQR"],"itemData":{"id":159,"type":"map","collection-title":"FRAP","title":"Community Wildfire Planning","title-short":"Firewise Communities","URL":"https://egis.fire.ca.gov/arcgis/rest/services/FRAP/CommunityWildfirePlanning/FeatureServer/0","author":[{"family":"California Department of Forestry and Fire Protection","given":""}],"issued":{"date-parts":[["2018"]]}}}],"schema":"https://github.com/citation-style-language/schema/raw/master/csl-citation.json"} </w:instrText>
      </w:r>
      <w:r>
        <w:fldChar w:fldCharType="separate"/>
      </w:r>
      <w:r w:rsidR="00E53813">
        <w:rPr>
          <w:noProof/>
        </w:rPr>
        <w:t xml:space="preserve">(California Department of Forestry and Fire </w:t>
      </w:r>
      <w:r w:rsidR="00E53813">
        <w:rPr>
          <w:noProof/>
        </w:rPr>
        <w:lastRenderedPageBreak/>
        <w:t>Protection, 2018)</w:t>
      </w:r>
      <w:r>
        <w:fldChar w:fldCharType="end"/>
      </w:r>
      <w:r>
        <w:t xml:space="preserve">. </w:t>
      </w:r>
      <w:r w:rsidR="0068350A">
        <w:t xml:space="preserve">FRAP also offers a data set based on the </w:t>
      </w:r>
      <w:r w:rsidR="0068350A" w:rsidRPr="0068350A">
        <w:rPr>
          <w:i/>
          <w:iCs/>
        </w:rPr>
        <w:t>Forest Fuels and Species Conservation</w:t>
      </w:r>
      <w:r w:rsidR="0068350A">
        <w:rPr>
          <w:i/>
          <w:iCs/>
        </w:rPr>
        <w:t xml:space="preserve"> </w:t>
      </w:r>
      <w:r w:rsidR="0068350A">
        <w:t xml:space="preserve">program, which reports the area and duration of active fuel removal activity, which I turned into a dummy variable indicating active fuel removal for each unit </w:t>
      </w:r>
      <w:r w:rsidR="0068350A">
        <w:fldChar w:fldCharType="begin"/>
      </w:r>
      <w:r w:rsidR="00E53813">
        <w:instrText xml:space="preserve"> ADDIN ZOTERO_ITEM CSL_CITATION {"citationID":"pZscwMbC","properties":{"formattedCitation":"(California Department of Forestry and Fire Protection, 2021a)","plainCitation":"(California Department of Forestry and Fire Protection, 2021a)","noteIndex":0},"citationItems":[{"id":162,"uris":["http://zotero.org/users/7598357/items/FR62CQVK"],"uri":["http://zotero.org/users/7598357/items/FR62CQVK"],"itemData":{"id":162,"type":"map","collection-title":"FRAP","title":"Forest Fuels and Species Conservation","title-short":"FFSC","URL":"https://egis.fire.ca.gov/arcgis/rest/services/FRAP/FFSC_Public/FeatureServer/2","author":[{"family":"California Department of Forestry and Fire Protection","given":""}],"issued":{"date-parts":[["2021"]]}}}],"schema":"https://github.com/citation-style-language/schema/raw/master/csl-citation.json"} </w:instrText>
      </w:r>
      <w:r w:rsidR="0068350A">
        <w:fldChar w:fldCharType="separate"/>
      </w:r>
      <w:r w:rsidR="00E53813">
        <w:rPr>
          <w:noProof/>
        </w:rPr>
        <w:t>(California Department of Forestry and Fire Protection, 2021a)</w:t>
      </w:r>
      <w:r w:rsidR="0068350A">
        <w:fldChar w:fldCharType="end"/>
      </w:r>
      <w:r w:rsidR="0068350A">
        <w:t xml:space="preserve">. </w:t>
      </w:r>
      <w:r w:rsidR="00E647FF">
        <w:t xml:space="preserve">Finally, I created dummy variables indicating whether a unit </w:t>
      </w:r>
      <w:r w:rsidR="00C84084">
        <w:t xml:space="preserve">was part of an area protected for open space purposes or registered for land easement </w:t>
      </w:r>
      <w:r w:rsidR="00C84084">
        <w:fldChar w:fldCharType="begin"/>
      </w:r>
      <w:r w:rsidR="00C84084">
        <w:instrText xml:space="preserve"> ADDIN ZOTERO_ITEM CSL_CITATION {"citationID":"QAXYIwcW","properties":{"formattedCitation":"(Green Info Network, 2021b, 2021a)","plainCitation":"(Green Info Network, 2021b, 2021a)","noteIndex":0},"citationItems":[{"id":160,"uris":["http://zotero.org/users/7598357/items/NTDA6N7W"],"uri":["http://zotero.org/users/7598357/items/NTDA6N7W"],"itemData":{"id":160,"type":"map","collection-title":"California's Protected Areas","title":"California Protected Area Database","title-short":"CPAD","URL":"https://www.calands.org/cpad/","author":[{"family":"Green Info Network","given":""}],"issued":{"date-parts":[["2021"]]}}},{"id":161,"uris":["http://zotero.org/users/7598357/items/QHKDF7UX"],"uri":["http://zotero.org/users/7598357/items/QHKDF7UX"],"itemData":{"id":161,"type":"map","collection-title":"California's Protected Areas","title":"California Conservation Easement Database","title-short":"CCED","URL":"https://www.calands.org/cced/","author":[{"family":"Green Info Network","given":""}],"issued":{"date-parts":[["2021"]]}}}],"schema":"https://github.com/citation-style-language/schema/raw/master/csl-citation.json"} </w:instrText>
      </w:r>
      <w:r w:rsidR="00C84084">
        <w:fldChar w:fldCharType="separate"/>
      </w:r>
      <w:r w:rsidR="00C84084">
        <w:rPr>
          <w:noProof/>
        </w:rPr>
        <w:t>(Green Info Network, 2021b, 2021a)</w:t>
      </w:r>
      <w:r w:rsidR="00C84084">
        <w:fldChar w:fldCharType="end"/>
      </w:r>
      <w:r w:rsidR="00C84084">
        <w:t xml:space="preserve">. </w:t>
      </w:r>
    </w:p>
    <w:p w14:paraId="2D2A5365" w14:textId="214E961B" w:rsidR="003D63AF" w:rsidRDefault="00FA4C59" w:rsidP="00A37965">
      <w:pPr>
        <w:pStyle w:val="berschrift3"/>
        <w:numPr>
          <w:ilvl w:val="2"/>
          <w:numId w:val="4"/>
        </w:numPr>
      </w:pPr>
      <w:r w:rsidRPr="002A28EA">
        <w:t xml:space="preserve">Demographic </w:t>
      </w:r>
      <w:r w:rsidR="001966FE">
        <w:t xml:space="preserve">and Political </w:t>
      </w:r>
      <w:r w:rsidRPr="002A28EA">
        <w:t>Predictors</w:t>
      </w:r>
    </w:p>
    <w:p w14:paraId="2FA21A84" w14:textId="536C6F29" w:rsidR="00A94AFB" w:rsidRDefault="00DB3CA5" w:rsidP="00A37965">
      <w:r>
        <w:t xml:space="preserve">Population density is an especially important predictor for human-caused wildfires, as it describes the distribution of potential “causative agents” for fire ignitions </w:t>
      </w:r>
      <w:r>
        <w:fldChar w:fldCharType="begin"/>
      </w:r>
      <w:r w:rsidR="00E53813">
        <w:instrText xml:space="preserve"> ADDIN ZOTERO_ITEM CSL_CITATION {"citationID":"tFRYo84V","properties":{"formattedCitation":"(Oliveira et al., 2012)","plainCitation":"(Oliveira et al., 2012)","dontUpdate":true,"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rsidR="008E37FE">
        <w:rPr>
          <w:color w:val="000000"/>
        </w:rPr>
        <w:t>: 121</w:t>
      </w:r>
      <w:r w:rsidR="00C069E4">
        <w:rPr>
          <w:color w:val="000000"/>
        </w:rPr>
        <w:t>)</w:t>
      </w:r>
      <w:r>
        <w:fldChar w:fldCharType="end"/>
      </w:r>
      <w:r>
        <w:t>. I obtained data on population density from</w:t>
      </w:r>
      <w:r w:rsidR="00A14158">
        <w:t xml:space="preserve"> the </w:t>
      </w:r>
      <w:proofErr w:type="spellStart"/>
      <w:r w:rsidR="00A14158">
        <w:t>WorldPop</w:t>
      </w:r>
      <w:proofErr w:type="spellEnd"/>
      <w:r w:rsidR="00A14158">
        <w:t xml:space="preserve"> database</w:t>
      </w:r>
      <w:r>
        <w:t>, which provide</w:t>
      </w:r>
      <w:r w:rsidR="00A14158">
        <w:t>s</w:t>
      </w:r>
      <w:r>
        <w:t xml:space="preserve"> annual raster data at </w:t>
      </w:r>
      <w:r w:rsidR="00A14158">
        <w:t>a</w:t>
      </w:r>
      <w:r>
        <w:t xml:space="preserve"> </w:t>
      </w:r>
      <w:r w:rsidR="00A14158">
        <w:t>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14158">
        <w:t xml:space="preserve"> resolution in raster format </w:t>
      </w:r>
      <w:r w:rsidR="00943AF1">
        <w:fldChar w:fldCharType="begin"/>
      </w:r>
      <w:r w:rsidR="00943AF1">
        <w:instrText xml:space="preserve"> ADDIN ZOTERO_ITEM CSL_CITATION {"citationID":"sA15yFr2","properties":{"formattedCitation":"(WorldPop, 2020)","plainCitation":"(WorldPop, 2020)","noteIndex":0},"citationItems":[{"id":163,"uris":["http://zotero.org/users/7598357/items/67ZZLAYC"],"uri":["http://zotero.org/users/7598357/items/67ZZLAYC"],"itemData":{"id":163,"type":"map","collection-title":"Global High Resolution Population Denominators Project","title":"Population Density","URL":"https://dx.doi.org/10.5258/SOTON/WP00674","author":[{"family":"WorldPop","given":""}],"issued":{"date-parts":[["2020",6,22]]}}}],"schema":"https://github.com/citation-style-language/schema/raw/master/csl-citation.json"} </w:instrText>
      </w:r>
      <w:r w:rsidR="00943AF1">
        <w:fldChar w:fldCharType="separate"/>
      </w:r>
      <w:r w:rsidR="00943AF1">
        <w:rPr>
          <w:noProof/>
        </w:rPr>
        <w:t>(WorldPop, 2020)</w:t>
      </w:r>
      <w:r w:rsidR="00943AF1">
        <w:fldChar w:fldCharType="end"/>
      </w:r>
      <w:r>
        <w:t xml:space="preserve">. </w:t>
      </w:r>
      <w:r w:rsidR="0071553C">
        <w:t>I then calculated t</w:t>
      </w:r>
      <w:r w:rsidR="00A94AFB">
        <w:t xml:space="preserve">he average population density per </w:t>
      </w:r>
      <w:r w:rsidR="00A94AFB"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t xml:space="preserve"> unit </w:t>
      </w:r>
      <w:r w:rsidR="0071553C">
        <w:t xml:space="preserve">using </w:t>
      </w:r>
      <w:r w:rsidR="00A94AFB">
        <w:t xml:space="preserve">QGIS. Additionally, </w:t>
      </w:r>
      <w:r w:rsidR="00577B1B">
        <w:t xml:space="preserve">I added </w:t>
      </w:r>
      <w:r w:rsidR="00A94AFB">
        <w:t xml:space="preserve">the annual population growth at the county level to the data set as </w:t>
      </w:r>
      <w:r w:rsidR="00577B1B">
        <w:t>a</w:t>
      </w:r>
      <w:r w:rsidR="00A94AFB">
        <w:t xml:space="preserve"> proxy for </w:t>
      </w:r>
      <w:r w:rsidR="00577B1B">
        <w:t xml:space="preserve">local </w:t>
      </w:r>
      <w:r w:rsidR="00A94AFB">
        <w:t xml:space="preserve">economic </w:t>
      </w:r>
      <w:r w:rsidR="00577B1B">
        <w:t>opportunity</w:t>
      </w:r>
      <w:r w:rsidR="00CD3397">
        <w:t xml:space="preserve"> </w:t>
      </w:r>
      <w:r w:rsidR="00CD3397">
        <w:fldChar w:fldCharType="begin"/>
      </w:r>
      <w:r w:rsidR="00CD3397">
        <w:instrText xml:space="preserve"> ADDIN ZOTERO_ITEM CSL_CITATION {"citationID":"PMiK4C4E","properties":{"formattedCitation":"(California Department of Finance, 2012, 2021)","plainCitation":"(California Department of Finance, 2012, 2021)","noteIndex":0},"citationItems":[{"id":164,"uris":["http://zotero.org/users/7598357/items/9DEZ8WY5"],"uri":["http://zotero.org/users/7598357/items/9DEZ8WY5"],"itemData":{"id":164,"type":"article","title":"E-8 Historical Population and Housing Estimates for Cities, Counties, and the State, 2000-2010.","URL":"https://www.dof.ca.gov/Forecasting/Demographics/Estimates/E-8/2000-10/","author":[{"family":"California Department of Finance","given":""}],"issued":{"date-parts":[["2012",11]]}}},{"id":165,"uris":["http://zotero.org/users/7598357/items/IKJTP33D"],"uri":["http://zotero.org/users/7598357/items/IKJTP33D"],"itemData":{"id":165,"type":"article","title":"E-5 Population and Housing Estimates for Cities, Counties and the State — January 1, 2011-2021","URL":"https://www.dof.ca.gov/Forecasting/Demographics/Estimates/e-5/","author":[{"family":"California Department of Finance","given":""}],"issued":{"date-parts":[["2021",5]]}}}],"schema":"https://github.com/citation-style-language/schema/raw/master/csl-citation.json"} </w:instrText>
      </w:r>
      <w:r w:rsidR="00CD3397">
        <w:fldChar w:fldCharType="separate"/>
      </w:r>
      <w:r w:rsidR="00CD3397">
        <w:rPr>
          <w:noProof/>
        </w:rPr>
        <w:t>(California Department of Finance, 2012, 2021)</w:t>
      </w:r>
      <w:r w:rsidR="00CD3397">
        <w:fldChar w:fldCharType="end"/>
      </w:r>
      <w:r w:rsidR="00A94AFB">
        <w:t xml:space="preserve">. </w:t>
      </w:r>
      <w:r w:rsidR="00AF24E2">
        <w:t xml:space="preserve">Martínez and co-authors’ study on human-caused forest fires in Spain included a variety of housing data as their predictors </w:t>
      </w:r>
      <w:r w:rsidR="00AF24E2">
        <w:fldChar w:fldCharType="begin"/>
      </w:r>
      <w:r w:rsidR="00C069E4">
        <w:instrText xml:space="preserve"> ADDIN ZOTERO_ITEM CSL_CITATION {"citationID":"gVsIX8aj","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fldChar w:fldCharType="separate"/>
      </w:r>
      <w:r w:rsidR="00C069E4" w:rsidRPr="00C069E4">
        <w:rPr>
          <w:color w:val="000000"/>
        </w:rPr>
        <w:t>(Martínez et al., 2009)</w:t>
      </w:r>
      <w:r w:rsidR="00AF24E2">
        <w:fldChar w:fldCharType="end"/>
      </w:r>
      <w:r w:rsidR="00AF24E2">
        <w:t>. In a similar fashion, I include annual data on the average vacancy rate at the county-level, as well as the average number of people per household at the county level as predictors</w:t>
      </w:r>
      <w:r w:rsidR="008C3D56">
        <w:t xml:space="preserve"> </w:t>
      </w:r>
      <w:r w:rsidR="008C3D56">
        <w:fldChar w:fldCharType="begin"/>
      </w:r>
      <w:r w:rsidR="008C3D56">
        <w:instrText xml:space="preserve"> ADDIN ZOTERO_ITEM CSL_CITATION {"citationID":"4vSaFuMN","properties":{"formattedCitation":"(California Department of Finance, 2012, 2021)","plainCitation":"(California Department of Finance, 2012, 2021)","noteIndex":0},"citationItems":[{"id":164,"uris":["http://zotero.org/users/7598357/items/9DEZ8WY5"],"uri":["http://zotero.org/users/7598357/items/9DEZ8WY5"],"itemData":{"id":164,"type":"article","title":"E-8 Historical Population and Housing Estimates for Cities, Counties, and the State, 2000-2010.","URL":"https://www.dof.ca.gov/Forecasting/Demographics/Estimates/E-8/2000-10/","author":[{"family":"California Department of Finance","given":""}],"issued":{"date-parts":[["2012",11]]}}},{"id":165,"uris":["http://zotero.org/users/7598357/items/IKJTP33D"],"uri":["http://zotero.org/users/7598357/items/IKJTP33D"],"itemData":{"id":165,"type":"article","title":"E-5 Population and Housing Estimates for Cities, Counties and the State — January 1, 2011-2021","URL":"https://www.dof.ca.gov/Forecasting/Demographics/Estimates/e-5/","author":[{"family":"California Department of Finance","given":""}],"issued":{"date-parts":[["2021",5]]}}}],"schema":"https://github.com/citation-style-language/schema/raw/master/csl-citation.json"} </w:instrText>
      </w:r>
      <w:r w:rsidR="008C3D56">
        <w:fldChar w:fldCharType="separate"/>
      </w:r>
      <w:r w:rsidR="008C3D56">
        <w:rPr>
          <w:noProof/>
        </w:rPr>
        <w:t>(California Department of Finance, 2012, 2021)</w:t>
      </w:r>
      <w:r w:rsidR="008C3D56">
        <w:fldChar w:fldCharType="end"/>
      </w:r>
      <w:r w:rsidR="00AF24E2">
        <w:t>.</w:t>
      </w:r>
    </w:p>
    <w:p w14:paraId="55AB5529" w14:textId="26ADB0BA" w:rsidR="0055270B" w:rsidRDefault="001B0384" w:rsidP="00A37965">
      <w:r>
        <w:t>To</w:t>
      </w:r>
      <w:r w:rsidR="00AF24E2">
        <w:t xml:space="preserve"> measure the political leanings of the inhabitants of the study area I include</w:t>
      </w:r>
      <w:r w:rsidR="0062183C">
        <w:t>d</w:t>
      </w:r>
      <w:r w:rsidR="00AF24E2">
        <w:t xml:space="preserve"> data on the share of registered </w:t>
      </w:r>
      <w:r w:rsidR="0062183C">
        <w:t>d</w:t>
      </w:r>
      <w:r w:rsidR="00AF24E2">
        <w:t xml:space="preserve">emocrats and </w:t>
      </w:r>
      <w:r w:rsidR="0062183C">
        <w:t>r</w:t>
      </w:r>
      <w:r w:rsidR="00AF24E2">
        <w:t>epublicans</w:t>
      </w:r>
      <w:r w:rsidR="00D32E2D">
        <w:t xml:space="preserve"> at the voting </w:t>
      </w:r>
      <w:r w:rsidR="00620C40">
        <w:t>precinct</w:t>
      </w:r>
      <w:r w:rsidR="00D32E2D">
        <w:t xml:space="preserve"> level</w:t>
      </w:r>
      <w:r w:rsidR="00620C40">
        <w:t xml:space="preserve">, as recorded for each biennial statewide general election </w:t>
      </w:r>
      <w:r w:rsidR="00620C40">
        <w:fldChar w:fldCharType="begin"/>
      </w:r>
      <w:r w:rsidR="00620C40">
        <w:instrText xml:space="preserve"> ADDIN ZOTERO_ITEM CSL_CITATION {"citationID":"zoP3Z3dR","properties":{"formattedCitation":"(Statewide Database, 2020)","plainCitation":"(Statewide Database, 2020)","noteIndex":0},"citationItems":[{"id":177,"uris":["http://zotero.org/users/7598357/items/GT8UYJQ7"],"uri":["http://zotero.org/users/7598357/items/GT8UYJQ7"],"itemData":{"id":177,"type":"article","title":"Election Data","URL":"https://statewidedatabase.org/election.html","author":[{"family":"Statewide Database","given":""}],"issued":{"date-parts":[["2020"]]}}}],"schema":"https://github.com/citation-style-language/schema/raw/master/csl-citation.json"} </w:instrText>
      </w:r>
      <w:r w:rsidR="00620C40">
        <w:fldChar w:fldCharType="separate"/>
      </w:r>
      <w:r w:rsidR="00620C40">
        <w:rPr>
          <w:noProof/>
        </w:rPr>
        <w:t>(Statewide Database, 2020)</w:t>
      </w:r>
      <w:r w:rsidR="00620C40">
        <w:fldChar w:fldCharType="end"/>
      </w:r>
      <w:r w:rsidR="00AF24E2">
        <w:t xml:space="preserve">. </w:t>
      </w:r>
      <w:r w:rsidR="0055270B">
        <w:t xml:space="preserve">California’s direct democratic instruments allow for operationalization of political leanings beyond the mere party spectrum by taking vote shares on referendums into account. Californians are able to propose laws and constitutional amendments by way of so-called “ballot initiatives”, even without the support of the Governor or the Legislature </w:t>
      </w:r>
      <w:r w:rsidR="0055270B">
        <w:fldChar w:fldCharType="begin"/>
      </w:r>
      <w:r w:rsidR="00A34929">
        <w:instrText xml:space="preserve"> ADDIN ZOTERO_ITEM CSL_CITATION {"citationID":"xLklCUXu","properties":{"formattedCitation":"(Bonta, 2011)","plainCitation":"(Bonta,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uthor":[{"family":"Bonta","given":"Rob"}],"accessed":{"date-parts":[["2021",11,6]]},"issued":{"date-parts":[["2011",2,1]]}}}],"schema":"https://github.com/citation-style-language/schema/raw/master/csl-citation.json"} </w:instrText>
      </w:r>
      <w:r w:rsidR="0055270B">
        <w:fldChar w:fldCharType="separate"/>
      </w:r>
      <w:r w:rsidR="00A34929">
        <w:rPr>
          <w:color w:val="000000"/>
        </w:rPr>
        <w:t>(Bonta, 2011)</w:t>
      </w:r>
      <w:r w:rsidR="0055270B">
        <w:fldChar w:fldCharType="end"/>
      </w:r>
      <w:r w:rsidR="0055270B">
        <w:t xml:space="preserve">. Out of all the </w:t>
      </w:r>
      <w:r w:rsidR="0055270B">
        <w:lastRenderedPageBreak/>
        <w:t>ballot initiatives that were voted on during the study period I selected a subset of four initiatives that pertained to environmental issues</w:t>
      </w:r>
      <w:r w:rsidR="00594D2B">
        <w:t xml:space="preserve"> specifically</w:t>
      </w:r>
      <w:r w:rsidR="00E709FB">
        <w:t>, gauging the environmental sensibilities at the county level:</w:t>
      </w:r>
    </w:p>
    <w:tbl>
      <w:tblPr>
        <w:tblStyle w:val="Gitternetztabelle7farbigAkzent1"/>
        <w:tblW w:w="9209" w:type="dxa"/>
        <w:tblLook w:val="04A0" w:firstRow="1" w:lastRow="0" w:firstColumn="1" w:lastColumn="0" w:noHBand="0" w:noVBand="1"/>
      </w:tblPr>
      <w:tblGrid>
        <w:gridCol w:w="2972"/>
        <w:gridCol w:w="1134"/>
        <w:gridCol w:w="5103"/>
      </w:tblGrid>
      <w:tr w:rsidR="00E709FB" w14:paraId="5FA96F9C" w14:textId="77777777" w:rsidTr="004B3A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972" w:type="dxa"/>
          </w:tcPr>
          <w:p w14:paraId="46041D99" w14:textId="4BD27315" w:rsidR="00E709FB" w:rsidRDefault="00E709FB" w:rsidP="00512587">
            <w:pPr>
              <w:jc w:val="right"/>
            </w:pPr>
            <w:r>
              <w:t>Proposition number</w:t>
            </w:r>
          </w:p>
        </w:tc>
        <w:tc>
          <w:tcPr>
            <w:tcW w:w="1134" w:type="dxa"/>
          </w:tcPr>
          <w:p w14:paraId="19365F81" w14:textId="492D3A23" w:rsidR="00E709FB" w:rsidRPr="00512587" w:rsidRDefault="00E709FB" w:rsidP="00512587">
            <w:pPr>
              <w:jc w:val="left"/>
              <w:cnfStyle w:val="100000000000" w:firstRow="1" w:lastRow="0" w:firstColumn="0" w:lastColumn="0" w:oddVBand="0" w:evenVBand="0" w:oddHBand="0" w:evenHBand="0" w:firstRowFirstColumn="0" w:firstRowLastColumn="0" w:lastRowFirstColumn="0" w:lastRowLastColumn="0"/>
              <w:rPr>
                <w:i/>
                <w:iCs/>
              </w:rPr>
            </w:pPr>
            <w:r w:rsidRPr="00512587">
              <w:rPr>
                <w:i/>
                <w:iCs/>
              </w:rPr>
              <w:t>Year</w:t>
            </w:r>
          </w:p>
        </w:tc>
        <w:tc>
          <w:tcPr>
            <w:tcW w:w="5103" w:type="dxa"/>
          </w:tcPr>
          <w:p w14:paraId="094964B7" w14:textId="12F38FCD" w:rsidR="00E709FB" w:rsidRPr="00512587" w:rsidRDefault="00E709FB" w:rsidP="00A37965">
            <w:pPr>
              <w:cnfStyle w:val="100000000000" w:firstRow="1" w:lastRow="0" w:firstColumn="0" w:lastColumn="0" w:oddVBand="0" w:evenVBand="0" w:oddHBand="0" w:evenHBand="0" w:firstRowFirstColumn="0" w:firstRowLastColumn="0" w:lastRowFirstColumn="0" w:lastRowLastColumn="0"/>
              <w:rPr>
                <w:i/>
                <w:iCs/>
              </w:rPr>
            </w:pPr>
            <w:r w:rsidRPr="00512587">
              <w:rPr>
                <w:i/>
                <w:iCs/>
              </w:rPr>
              <w:t>Description</w:t>
            </w:r>
          </w:p>
        </w:tc>
      </w:tr>
      <w:tr w:rsidR="00E709FB" w14:paraId="66B8BBA0" w14:textId="77777777" w:rsidTr="004B3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Default="00E709FB" w:rsidP="00512587">
            <w:pPr>
              <w:spacing w:line="276" w:lineRule="auto"/>
              <w:jc w:val="right"/>
            </w:pPr>
            <w:r>
              <w:t>21</w:t>
            </w:r>
          </w:p>
        </w:tc>
        <w:tc>
          <w:tcPr>
            <w:tcW w:w="1134" w:type="dxa"/>
            <w:shd w:val="clear" w:color="auto" w:fill="auto"/>
          </w:tcPr>
          <w:p w14:paraId="7684F485" w14:textId="1A9834FB" w:rsidR="00E709FB"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t>2010</w:t>
            </w:r>
          </w:p>
        </w:tc>
        <w:tc>
          <w:tcPr>
            <w:tcW w:w="5103" w:type="dxa"/>
            <w:shd w:val="clear" w:color="auto" w:fill="auto"/>
          </w:tcPr>
          <w:p w14:paraId="5D537B94" w14:textId="6604DA60" w:rsidR="00E709FB"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rsidRPr="00506C13">
              <w:t>Vehicle License Fee Increase</w:t>
            </w:r>
            <w:r>
              <w:t xml:space="preserve">, dedicated </w:t>
            </w:r>
            <w:r w:rsidRPr="00506C13">
              <w:t>to state parks and wildlife programs</w:t>
            </w:r>
          </w:p>
        </w:tc>
      </w:tr>
      <w:tr w:rsidR="00E709FB" w14:paraId="079CDEA6" w14:textId="77777777" w:rsidTr="004B3A39">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Default="00E709FB" w:rsidP="00512587">
            <w:pPr>
              <w:spacing w:line="276" w:lineRule="auto"/>
              <w:jc w:val="right"/>
            </w:pPr>
            <w:r>
              <w:t>23</w:t>
            </w:r>
          </w:p>
        </w:tc>
        <w:tc>
          <w:tcPr>
            <w:tcW w:w="1134" w:type="dxa"/>
            <w:shd w:val="clear" w:color="auto" w:fill="auto"/>
          </w:tcPr>
          <w:p w14:paraId="6799CFB4" w14:textId="0117FACF" w:rsidR="00E709FB"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t>2010</w:t>
            </w:r>
          </w:p>
        </w:tc>
        <w:tc>
          <w:tcPr>
            <w:tcW w:w="5103" w:type="dxa"/>
            <w:shd w:val="clear" w:color="auto" w:fill="auto"/>
          </w:tcPr>
          <w:p w14:paraId="00318A8C" w14:textId="5954EF06" w:rsidR="00E709FB"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rsidRPr="00506C13">
              <w:t xml:space="preserve">Suspension of </w:t>
            </w:r>
            <w:r>
              <w:t>GHG-</w:t>
            </w:r>
            <w:r w:rsidRPr="00506C13">
              <w:t xml:space="preserve"> </w:t>
            </w:r>
            <w:r>
              <w:t>e</w:t>
            </w:r>
            <w:r w:rsidRPr="00506C13">
              <w:t xml:space="preserve">missions </w:t>
            </w:r>
            <w:r>
              <w:t>r</w:t>
            </w:r>
            <w:r w:rsidRPr="00506C13">
              <w:t xml:space="preserve">eduction </w:t>
            </w:r>
            <w:r>
              <w:t>l</w:t>
            </w:r>
            <w:r w:rsidRPr="00506C13">
              <w:t xml:space="preserve">aw, until California's unemployment rate decreases to 5.5% </w:t>
            </w:r>
          </w:p>
        </w:tc>
      </w:tr>
      <w:tr w:rsidR="00E709FB" w14:paraId="35F9DF34" w14:textId="77777777" w:rsidTr="004B3A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Default="00E709FB" w:rsidP="00512587">
            <w:pPr>
              <w:spacing w:line="276" w:lineRule="auto"/>
              <w:jc w:val="right"/>
            </w:pPr>
            <w:r>
              <w:t>65</w:t>
            </w:r>
          </w:p>
        </w:tc>
        <w:tc>
          <w:tcPr>
            <w:tcW w:w="1134" w:type="dxa"/>
            <w:shd w:val="clear" w:color="auto" w:fill="auto"/>
          </w:tcPr>
          <w:p w14:paraId="2ECEE8D7" w14:textId="211D7276" w:rsidR="00E709FB"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t>2016</w:t>
            </w:r>
          </w:p>
        </w:tc>
        <w:tc>
          <w:tcPr>
            <w:tcW w:w="5103" w:type="dxa"/>
            <w:shd w:val="clear" w:color="auto" w:fill="auto"/>
          </w:tcPr>
          <w:p w14:paraId="7A76ADE3" w14:textId="17026285" w:rsidR="00E709FB" w:rsidRDefault="00E709FB" w:rsidP="00512587">
            <w:pPr>
              <w:spacing w:line="276" w:lineRule="auto"/>
              <w:cnfStyle w:val="000000100000" w:firstRow="0" w:lastRow="0" w:firstColumn="0" w:lastColumn="0" w:oddVBand="0" w:evenVBand="0" w:oddHBand="1" w:evenHBand="0" w:firstRowFirstColumn="0" w:firstRowLastColumn="0" w:lastRowFirstColumn="0" w:lastRowLastColumn="0"/>
            </w:pPr>
            <w:r w:rsidRPr="00506C13">
              <w:t>Dedication of Revenue from Disposable Bag Sales to Wildlife Conservation Fund</w:t>
            </w:r>
          </w:p>
        </w:tc>
      </w:tr>
      <w:tr w:rsidR="00E709FB" w14:paraId="0BECC90C" w14:textId="77777777" w:rsidTr="004B3A39">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Default="00E709FB" w:rsidP="00512587">
            <w:pPr>
              <w:spacing w:line="276" w:lineRule="auto"/>
              <w:jc w:val="right"/>
            </w:pPr>
            <w:r>
              <w:t>67</w:t>
            </w:r>
          </w:p>
        </w:tc>
        <w:tc>
          <w:tcPr>
            <w:tcW w:w="1134" w:type="dxa"/>
            <w:shd w:val="clear" w:color="auto" w:fill="auto"/>
          </w:tcPr>
          <w:p w14:paraId="3E7723F2" w14:textId="5205C8E7" w:rsidR="00E709FB"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t>2016</w:t>
            </w:r>
          </w:p>
        </w:tc>
        <w:tc>
          <w:tcPr>
            <w:tcW w:w="5103" w:type="dxa"/>
            <w:shd w:val="clear" w:color="auto" w:fill="auto"/>
          </w:tcPr>
          <w:p w14:paraId="3DE4C1D4" w14:textId="51FA7DB5" w:rsidR="00E709FB" w:rsidRDefault="00E709FB" w:rsidP="00512587">
            <w:pPr>
              <w:spacing w:line="276" w:lineRule="auto"/>
              <w:cnfStyle w:val="000000000000" w:firstRow="0" w:lastRow="0" w:firstColumn="0" w:lastColumn="0" w:oddVBand="0" w:evenVBand="0" w:oddHBand="0" w:evenHBand="0" w:firstRowFirstColumn="0" w:firstRowLastColumn="0" w:lastRowFirstColumn="0" w:lastRowLastColumn="0"/>
            </w:pPr>
            <w:r>
              <w:t xml:space="preserve">Ban on sale of plastic bags. </w:t>
            </w:r>
          </w:p>
        </w:tc>
      </w:tr>
    </w:tbl>
    <w:p w14:paraId="5B31A440" w14:textId="46EB9567" w:rsidR="00AD342A" w:rsidRDefault="00AD342A" w:rsidP="00AD4CA0">
      <w:pPr>
        <w:pStyle w:val="Beschriftung"/>
      </w:pPr>
      <w:r>
        <w:t xml:space="preserve">Table </w:t>
      </w:r>
      <w:r w:rsidR="00A92F32">
        <w:fldChar w:fldCharType="begin"/>
      </w:r>
      <w:r w:rsidR="00A92F32">
        <w:instrText xml:space="preserve"> SEQ Table \* ARABIC </w:instrText>
      </w:r>
      <w:r w:rsidR="00A92F32">
        <w:fldChar w:fldCharType="separate"/>
      </w:r>
      <w:r w:rsidR="00BC50C5">
        <w:rPr>
          <w:noProof/>
        </w:rPr>
        <w:t>1</w:t>
      </w:r>
      <w:r w:rsidR="00A92F32">
        <w:rPr>
          <w:noProof/>
        </w:rPr>
        <w:fldChar w:fldCharType="end"/>
      </w:r>
      <w:r>
        <w:t>: Californian Ballot Initiatives relat</w:t>
      </w:r>
      <w:r w:rsidR="000E439E">
        <w:t>ing</w:t>
      </w:r>
      <w:r>
        <w:t xml:space="preserve"> to environmental issues during the study period</w:t>
      </w:r>
    </w:p>
    <w:p w14:paraId="49BCB71B" w14:textId="3B720ABB" w:rsidR="00506C13" w:rsidRDefault="0092598D" w:rsidP="00263372">
      <w:r>
        <w:t xml:space="preserve">For each of these ballot initiatives </w:t>
      </w:r>
      <w:r w:rsidR="00C60E98">
        <w:t xml:space="preserve">I added </w:t>
      </w:r>
      <w:r>
        <w:t xml:space="preserve">the </w:t>
      </w:r>
      <w:r w:rsidR="00C60E98">
        <w:t xml:space="preserve">share </w:t>
      </w:r>
      <w:r>
        <w:t>of Yes-votes at county level to the data set</w:t>
      </w:r>
      <w:r w:rsidR="005A1372">
        <w:t xml:space="preserve">, as published by the California Secretary of State platform as part of the statement of vote </w:t>
      </w:r>
      <w:r w:rsidR="005A1372">
        <w:fldChar w:fldCharType="begin"/>
      </w:r>
      <w:r w:rsidR="005A1372">
        <w:instrText xml:space="preserve"> ADDIN ZOTERO_ITEM CSL_CITATION {"citationID":"yaBas5rz","properties":{"formattedCitation":"(California Secretary of State, 2010, 2018)","plainCitation":"(California Secretary of State, 2010, 2018)","noteIndex":0},"citationItems":[{"id":178,"uris":["http://zotero.org/users/7598357/items/JM5YG8W8"],"uri":["http://zotero.org/users/7598357/items/JM5YG8W8"],"itemData":{"id":178,"type":"article","title":"State Ballot Measures: Statewide Summary By County - Propostions 19 to 27","URL":"https://www.sos.ca.gov/elections/prior-elections/statewide-election-results/general-election-november-2-2010/statement-vote","author":[{"family":"California Secretary of State","given":""}],"issued":{"date-parts":[["2010"]]}}},{"id":179,"uris":["http://zotero.org/users/7598357/items/S3HRK9G3"],"uri":["http://zotero.org/users/7598357/items/S3HRK9G3"],"itemData":{"id":179,"type":"article","title":"State Ballot Measures: Statewide Summary by County, Propositions 51-67","URL":"https://www.sos.ca.gov/elections/prior-elections/statewide-election-results/general-election-november-8-2016/statement-vote","author":[{"family":"California Secretary of State","given":""}],"issued":{"date-parts":[["2018"]]}}}],"schema":"https://github.com/citation-style-language/schema/raw/master/csl-citation.json"} </w:instrText>
      </w:r>
      <w:r w:rsidR="005A1372">
        <w:fldChar w:fldCharType="separate"/>
      </w:r>
      <w:r w:rsidR="005A1372">
        <w:rPr>
          <w:noProof/>
        </w:rPr>
        <w:t>(California Secretary of State, 2010, 2018)</w:t>
      </w:r>
      <w:r w:rsidR="005A1372">
        <w:fldChar w:fldCharType="end"/>
      </w:r>
      <w:r>
        <w:t xml:space="preserve">. </w:t>
      </w:r>
    </w:p>
    <w:p w14:paraId="5E823452" w14:textId="1A24821B" w:rsidR="003D63AF" w:rsidRPr="002A28EA" w:rsidRDefault="00A81B99" w:rsidP="00A37965">
      <w:pPr>
        <w:pStyle w:val="berschrift3"/>
        <w:numPr>
          <w:ilvl w:val="2"/>
          <w:numId w:val="4"/>
        </w:numPr>
      </w:pPr>
      <w:r>
        <w:t>Socioeconomic</w:t>
      </w:r>
      <w:r w:rsidR="00FA4C59" w:rsidRPr="002A28EA">
        <w:t xml:space="preserve"> Predictors</w:t>
      </w:r>
    </w:p>
    <w:p w14:paraId="0BCC470C" w14:textId="15A4F0BE" w:rsidR="00F631B0" w:rsidRDefault="000F57E8" w:rsidP="00A37965">
      <w:r>
        <w:t>Previous studies have found the rate of unemployment to be</w:t>
      </w:r>
      <w:r w:rsidR="00FD7347">
        <w:t xml:space="preserve"> an</w:t>
      </w:r>
      <w:r>
        <w:t xml:space="preserve"> important predictor for wildfire occurrences </w:t>
      </w:r>
      <w:r>
        <w:fldChar w:fldCharType="begin"/>
      </w:r>
      <w:r w:rsidR="00C069E4">
        <w:instrText xml:space="preserve"> ADDIN ZOTERO_ITEM CSL_CITATION {"citationID":"95giD8C3","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w:t>
      </w:r>
      <w:r>
        <w:fldChar w:fldCharType="end"/>
      </w:r>
      <w:r>
        <w:t xml:space="preserve">. Oliveira and co-authors mention two specific channels </w:t>
      </w:r>
      <w:r w:rsidR="00F94D6C">
        <w:t>through which</w:t>
      </w:r>
      <w:r>
        <w:t xml:space="preserve"> the rate of unemployment may factor into wildfire risk: Both as a proxy for social conflict, which can cause increases in arson as part of generic vandalism, or arson as a deliberate strategy to increase the local demand for firefighters</w:t>
      </w:r>
      <w:r w:rsidR="000E439E">
        <w:t>,</w:t>
      </w:r>
      <w:r>
        <w:t xml:space="preserve"> thus further</w:t>
      </w:r>
      <w:r w:rsidR="000E439E">
        <w:t>ing</w:t>
      </w:r>
      <w:r>
        <w:t xml:space="preserve"> a </w:t>
      </w:r>
      <w:r w:rsidR="000E439E">
        <w:t xml:space="preserve">unemployed </w:t>
      </w:r>
      <w:r>
        <w:t xml:space="preserve">person’s chance of </w:t>
      </w:r>
      <w:r w:rsidR="000E439E">
        <w:t xml:space="preserve">finding </w:t>
      </w:r>
      <w:r>
        <w:t xml:space="preserve">employment </w:t>
      </w:r>
      <w:r>
        <w:fldChar w:fldCharType="begin"/>
      </w:r>
      <w:r w:rsidR="00E53813">
        <w:instrText xml:space="preserve"> ADDIN ZOTERO_ITEM CSL_CITATION {"citationID":"kYzujr9J","properties":{"formattedCitation":"(Oliveira et al., 2012)","plainCitation":"(Oliveira et al., 2012)","dontUpdate":true,"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rsidR="001530AA">
        <w:rPr>
          <w:color w:val="000000"/>
        </w:rPr>
        <w:t>: 125</w:t>
      </w:r>
      <w:r w:rsidR="00C069E4">
        <w:rPr>
          <w:color w:val="000000"/>
        </w:rPr>
        <w:t>)</w:t>
      </w:r>
      <w:r>
        <w:fldChar w:fldCharType="end"/>
      </w:r>
      <w:r>
        <w:t xml:space="preserve">. </w:t>
      </w:r>
      <w:r w:rsidR="00974F03">
        <w:t xml:space="preserve">Besides the rate of unemployment, I also </w:t>
      </w:r>
      <w:r w:rsidR="009032B0">
        <w:t xml:space="preserve">constructed </w:t>
      </w:r>
      <w:r w:rsidR="00974F03">
        <w:t xml:space="preserve">the monthly growth in unemployment </w:t>
      </w:r>
      <w:r w:rsidR="007C4F55">
        <w:t xml:space="preserve">rate </w:t>
      </w:r>
      <w:r w:rsidR="00974F03">
        <w:t xml:space="preserve">as </w:t>
      </w:r>
      <w:r w:rsidR="009032B0">
        <w:t>an additional predictor</w:t>
      </w:r>
      <w:r w:rsidR="00974F03">
        <w:t xml:space="preserve">. </w:t>
      </w:r>
      <w:r w:rsidR="004E33C3">
        <w:t xml:space="preserve">The data on </w:t>
      </w:r>
      <w:r w:rsidR="00371B6C">
        <w:t xml:space="preserve">monthly </w:t>
      </w:r>
      <w:r w:rsidR="004E33C3">
        <w:t xml:space="preserve">unemployment rates </w:t>
      </w:r>
      <w:r w:rsidR="00371B6C">
        <w:t>at county level are provided by the California department of employment and development</w:t>
      </w:r>
      <w:r w:rsidR="00CC2BCC">
        <w:t xml:space="preserve"> </w:t>
      </w:r>
      <w:r w:rsidR="00C627A4">
        <w:fldChar w:fldCharType="begin"/>
      </w:r>
      <w:r w:rsidR="00E53813">
        <w:instrText xml:space="preserve"> ADDIN ZOTERO_ITEM CSL_CITATION {"citationID":"N9cP9sTS","properties":{"formattedCitation":"(California Department of Employment &amp; Development, 2021b)","plainCitation":"(California Department of Employment &amp; Development,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California Department of Employment &amp; Development","given":""}],"accessed":{"date-parts":[["2021",9,30]]},"issued":{"date-parts":[["2021",9,30]]}}}],"schema":"https://github.com/citation-style-language/schema/raw/master/csl-citation.json"} </w:instrText>
      </w:r>
      <w:r w:rsidR="00C627A4">
        <w:fldChar w:fldCharType="separate"/>
      </w:r>
      <w:r w:rsidR="00E53813">
        <w:rPr>
          <w:noProof/>
        </w:rPr>
        <w:t>(California Department of Employment &amp; Development, 2021b)</w:t>
      </w:r>
      <w:r w:rsidR="00C627A4">
        <w:fldChar w:fldCharType="end"/>
      </w:r>
      <w:r w:rsidR="00C627A4">
        <w:t xml:space="preserve">. </w:t>
      </w:r>
    </w:p>
    <w:p w14:paraId="56164A34" w14:textId="38732B36" w:rsidR="00280A78" w:rsidRDefault="00C627A4" w:rsidP="00A37965">
      <w:r>
        <w:lastRenderedPageBreak/>
        <w:t xml:space="preserve">The </w:t>
      </w:r>
      <w:r w:rsidR="00CC2BCC">
        <w:t>same department</w:t>
      </w:r>
      <w:r>
        <w:t xml:space="preserve"> also provides monthly labor data denoting the share of employed workers by industry at county level </w:t>
      </w:r>
      <w:r>
        <w:fldChar w:fldCharType="begin"/>
      </w:r>
      <w:r w:rsidR="00E53813">
        <w:instrText xml:space="preserve"> ADDIN ZOTERO_ITEM CSL_CITATION {"citationID":"4Ia0GzcA","properties":{"formattedCitation":"(California Department of Employment &amp; Development, 2021a)","plainCitation":"(California Department of Employment &amp; Development,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California Department of Employment &amp; Development","given":""}],"accessed":{"date-parts":[["2021",9,30]]},"issued":{"date-parts":[["2021",9,30]]}}}],"schema":"https://github.com/citation-style-language/schema/raw/master/csl-citation.json"} </w:instrText>
      </w:r>
      <w:r>
        <w:fldChar w:fldCharType="separate"/>
      </w:r>
      <w:r w:rsidR="00E53813">
        <w:rPr>
          <w:noProof/>
        </w:rPr>
        <w:t>(California Department of Employment &amp; Development, 2021a)</w:t>
      </w:r>
      <w:r>
        <w:fldChar w:fldCharType="end"/>
      </w:r>
      <w:r>
        <w:t xml:space="preserve">. </w:t>
      </w:r>
      <w:r w:rsidR="00D15F02">
        <w:t>I also added t</w:t>
      </w:r>
      <w:r>
        <w:t xml:space="preserve">hese data </w:t>
      </w:r>
      <w:r w:rsidR="00D15F02">
        <w:t>as predictor variables</w:t>
      </w:r>
      <w:r w:rsidR="009D77AE">
        <w:t xml:space="preserve">. Implicit zeros, which appear in the data base as missing values, </w:t>
      </w:r>
      <w:r w:rsidR="00F96626">
        <w:t>ha</w:t>
      </w:r>
      <w:r w:rsidR="001378E4">
        <w:t>d</w:t>
      </w:r>
      <w:r w:rsidR="009D77AE">
        <w:t xml:space="preserve"> to be introduced </w:t>
      </w:r>
      <w:r w:rsidR="00F96626">
        <w:t xml:space="preserve">explicitly </w:t>
      </w:r>
      <w:r w:rsidR="009D77AE">
        <w:t xml:space="preserve">during the data cleaning process. </w:t>
      </w:r>
    </w:p>
    <w:p w14:paraId="7A8EBEC6" w14:textId="04123CAA" w:rsidR="0001285C" w:rsidRPr="0001285C" w:rsidRDefault="004422A2" w:rsidP="00EA0B8F">
      <w:pPr>
        <w:pStyle w:val="berschrift1"/>
      </w:pPr>
      <w:r>
        <w:t>Methods</w:t>
      </w:r>
    </w:p>
    <w:p w14:paraId="4B3A1C67" w14:textId="5ADBCF61" w:rsidR="001438C1" w:rsidRDefault="00E3313E" w:rsidP="00A37965">
      <w:r w:rsidRPr="00197BAD">
        <w:t xml:space="preserve">Following the examples </w:t>
      </w:r>
      <w:r w:rsidR="00983928">
        <w:t>from</w:t>
      </w:r>
      <w:r w:rsidRPr="00197BAD">
        <w:t xml:space="preserve"> the discussed literature </w:t>
      </w:r>
      <w:r w:rsidR="00983928">
        <w:t xml:space="preserve">the aim of </w:t>
      </w:r>
      <w:r w:rsidRPr="00197BAD">
        <w:t xml:space="preserve">this </w:t>
      </w:r>
      <w:r w:rsidR="00EA071B">
        <w:t>study</w:t>
      </w:r>
      <w:r w:rsidRPr="00197BAD">
        <w:t xml:space="preserve"> </w:t>
      </w:r>
      <w:r w:rsidR="00983928">
        <w:t xml:space="preserve">is </w:t>
      </w:r>
      <w:r w:rsidRPr="00197BAD">
        <w:t xml:space="preserve">to model wildfire occurrence in </w:t>
      </w:r>
      <w:r w:rsidR="00EA071B">
        <w:t xml:space="preserve">Northern California </w:t>
      </w:r>
      <w:r w:rsidRPr="00197BAD">
        <w:t xml:space="preserve">as a binary classification case. The resulting probabilistic output </w:t>
      </w:r>
      <w:r w:rsidR="00983928">
        <w:t>was</w:t>
      </w:r>
      <w:r w:rsidRPr="00197BAD">
        <w:t xml:space="preserve"> used to create fire susceptibility maps of the stud</w:t>
      </w:r>
      <w:r w:rsidR="00EA071B">
        <w:t>y</w:t>
      </w:r>
      <w:r w:rsidRPr="00197BAD">
        <w:t xml:space="preserve"> area. </w:t>
      </w:r>
    </w:p>
    <w:p w14:paraId="30C2DE91" w14:textId="69599A65" w:rsidR="00C24C51" w:rsidRPr="00C24C51" w:rsidRDefault="002A711F" w:rsidP="00A37965">
      <w:r>
        <w:t>The</w:t>
      </w:r>
      <w:r w:rsidR="007E47DB">
        <w:t xml:space="preserve"> data</w:t>
      </w:r>
      <w:r>
        <w:t xml:space="preserve"> </w:t>
      </w:r>
      <w:r w:rsidR="00983928">
        <w:t>were</w:t>
      </w:r>
      <w:r>
        <w:t xml:space="preserve"> split</w:t>
      </w:r>
      <w:r w:rsidR="007E47DB">
        <w:t xml:space="preserve"> into subsets of training and testing </w:t>
      </w:r>
      <w:r w:rsidR="00983928">
        <w:t>sets</w:t>
      </w:r>
      <w:r w:rsidR="007E47DB">
        <w:t xml:space="preserve">. All data from the years 2010-2016 </w:t>
      </w:r>
      <w:r w:rsidR="00983928">
        <w:t>were</w:t>
      </w:r>
      <w:r w:rsidR="007E47DB">
        <w:t xml:space="preserve"> used for training the models. The data from the years 2017 and 2018 </w:t>
      </w:r>
      <w:r w:rsidR="00983928">
        <w:t>were</w:t>
      </w:r>
      <w:r w:rsidR="007E47DB">
        <w:t xml:space="preserve"> used for evaluating the </w:t>
      </w:r>
      <w:r w:rsidR="00983928">
        <w:t xml:space="preserve">estimated </w:t>
      </w:r>
      <w:r>
        <w:t xml:space="preserve">model </w:t>
      </w:r>
      <w:r w:rsidR="00983928">
        <w:t>by predicting</w:t>
      </w:r>
      <w:r>
        <w:t xml:space="preserve"> </w:t>
      </w:r>
      <w:r w:rsidR="00983928">
        <w:t xml:space="preserve">the target variable for </w:t>
      </w:r>
      <w:r w:rsidR="007E47DB">
        <w:t xml:space="preserve">the </w:t>
      </w:r>
      <w:r>
        <w:t>testing</w:t>
      </w:r>
      <w:r w:rsidR="007E47DB">
        <w:t xml:space="preserve"> data</w:t>
      </w:r>
      <w:r w:rsidR="007A47D1">
        <w:t>. This procedure</w:t>
      </w:r>
      <w:r w:rsidR="0068556A">
        <w:t xml:space="preserve"> follow</w:t>
      </w:r>
      <w:r w:rsidR="007A47D1">
        <w:t xml:space="preserve">s </w:t>
      </w:r>
      <w:r w:rsidR="0068556A">
        <w:t xml:space="preserve">the example set by </w:t>
      </w:r>
      <w:proofErr w:type="spellStart"/>
      <w:r w:rsidR="0068556A">
        <w:t>Tonini</w:t>
      </w:r>
      <w:proofErr w:type="spellEnd"/>
      <w:r w:rsidR="0068556A">
        <w:t xml:space="preserve"> and co-authors</w:t>
      </w:r>
      <w:r w:rsidR="007A47D1">
        <w:t xml:space="preserve"> who split their data into training and test set based on year as it mirrors the process of forecasting wildfire risk on past data for future seasons</w:t>
      </w:r>
      <w:r w:rsidR="0068556A">
        <w:t xml:space="preserve"> </w:t>
      </w:r>
      <w:r w:rsidR="0068556A">
        <w:fldChar w:fldCharType="begin"/>
      </w:r>
      <w:r w:rsidR="0068556A">
        <w:instrText xml:space="preserve"> ADDIN ZOTERO_ITEM CSL_CITATION {"citationID":"1VFUYZVW","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68556A">
        <w:fldChar w:fldCharType="separate"/>
      </w:r>
      <w:r w:rsidR="0068556A">
        <w:rPr>
          <w:noProof/>
        </w:rPr>
        <w:t>(Tonini et al., 2020)</w:t>
      </w:r>
      <w:r w:rsidR="0068556A">
        <w:fldChar w:fldCharType="end"/>
      </w:r>
      <w:r w:rsidR="007E47DB">
        <w:t xml:space="preserve">. </w:t>
      </w:r>
    </w:p>
    <w:p w14:paraId="7A3FF844" w14:textId="57EB982B" w:rsidR="00382666" w:rsidRDefault="007E47DB" w:rsidP="00A37965">
      <w:r>
        <w:t xml:space="preserve">The training set </w:t>
      </w:r>
      <w:r w:rsidR="00206BB6">
        <w:t>was</w:t>
      </w:r>
      <w:r>
        <w:t xml:space="preserve"> used to estimate increasingly complex and sophisticated models, using three algorithms </w:t>
      </w:r>
      <w:r w:rsidR="00C30B3D">
        <w:t>that are appropriate for binary classification case</w:t>
      </w:r>
      <w:r>
        <w:t>s</w:t>
      </w:r>
      <w:r w:rsidR="00C30B3D">
        <w:t xml:space="preserve"> to model wildfire occurrence: logistic regression (GLM), </w:t>
      </w:r>
      <w:r w:rsidR="00C30B3D" w:rsidRPr="009446D8">
        <w:rPr>
          <w:i/>
          <w:iCs/>
        </w:rPr>
        <w:t>Random Forest</w:t>
      </w:r>
      <w:r w:rsidR="00C30B3D">
        <w:t xml:space="preserve"> (RF) and </w:t>
      </w:r>
      <w:proofErr w:type="spellStart"/>
      <w:r w:rsidR="00C30B3D" w:rsidRPr="009446D8">
        <w:rPr>
          <w:i/>
          <w:iCs/>
        </w:rPr>
        <w:t>xgboost</w:t>
      </w:r>
      <w:proofErr w:type="spellEnd"/>
      <w:r w:rsidR="00C30B3D">
        <w:t xml:space="preserve"> (XGB). </w:t>
      </w:r>
      <w:r w:rsidR="00EA071B">
        <w:t xml:space="preserve">These classifiers have a proven </w:t>
      </w:r>
      <w:r w:rsidR="00EA071B" w:rsidRPr="00197BAD">
        <w:t xml:space="preserve">to be popular and effective </w:t>
      </w:r>
      <w:r w:rsidR="00EA071B">
        <w:t>modeling techniques</w:t>
      </w:r>
      <w:r w:rsidR="00EA071B" w:rsidRPr="00197BAD">
        <w:t xml:space="preserve"> for classification cases, </w:t>
      </w:r>
      <w:r w:rsidR="00EA071B">
        <w:t xml:space="preserve">as </w:t>
      </w:r>
      <w:r w:rsidR="00EA071B" w:rsidRPr="00197BAD">
        <w:t>see</w:t>
      </w:r>
      <w:r w:rsidR="00EA071B">
        <w:t xml:space="preserve">n in the </w:t>
      </w:r>
      <w:r w:rsidR="00EA071B" w:rsidRPr="00197BAD">
        <w:t xml:space="preserve">widespread application in the </w:t>
      </w:r>
      <w:r w:rsidR="00EA071B">
        <w:t>discussed</w:t>
      </w:r>
      <w:r w:rsidR="00EA071B" w:rsidRPr="00197BAD">
        <w:t xml:space="preserve"> literature on wildfire</w:t>
      </w:r>
      <w:r w:rsidR="00EA071B">
        <w:t xml:space="preserve"> modeling and the broader Machine Learning community at large. </w:t>
      </w:r>
      <w:r w:rsidR="00382666">
        <w:t xml:space="preserve">For each of these </w:t>
      </w:r>
      <w:proofErr w:type="gramStart"/>
      <w:r w:rsidR="00382666">
        <w:t>algorithms</w:t>
      </w:r>
      <w:proofErr w:type="gramEnd"/>
      <w:r w:rsidR="00382666">
        <w:t xml:space="preserve"> models are estimated in </w:t>
      </w:r>
      <w:r w:rsidR="00A720D5">
        <w:t>four</w:t>
      </w:r>
      <w:r w:rsidR="00382666">
        <w:t xml:space="preserve"> distinct steps: </w:t>
      </w:r>
    </w:p>
    <w:p w14:paraId="2B5584E2" w14:textId="0845C97B" w:rsidR="00C30B3D" w:rsidRDefault="00FD631B" w:rsidP="00A37965">
      <w:pPr>
        <w:pStyle w:val="Listenabsatz"/>
        <w:numPr>
          <w:ilvl w:val="0"/>
          <w:numId w:val="3"/>
        </w:numPr>
      </w:pPr>
      <w:r>
        <w:t>A</w:t>
      </w:r>
      <w:r w:rsidR="00382666">
        <w:t xml:space="preserve"> naïve model estimation strategy without resampling or hyperparameter tuning, using the heavily imbalanced training data</w:t>
      </w:r>
      <w:r w:rsidR="00A720D5">
        <w:t xml:space="preserve"> (no subsampling)</w:t>
      </w:r>
      <w:r>
        <w:t>.</w:t>
      </w:r>
    </w:p>
    <w:p w14:paraId="4DF5C3D7" w14:textId="0A46888B" w:rsidR="00382666" w:rsidRDefault="00FD631B" w:rsidP="00A37965">
      <w:pPr>
        <w:pStyle w:val="Listenabsatz"/>
        <w:numPr>
          <w:ilvl w:val="0"/>
          <w:numId w:val="3"/>
        </w:numPr>
      </w:pPr>
      <w:r>
        <w:lastRenderedPageBreak/>
        <w:t>A</w:t>
      </w:r>
      <w:r w:rsidR="00382666">
        <w:t xml:space="preserve"> more </w:t>
      </w:r>
      <w:r>
        <w:t>informed</w:t>
      </w:r>
      <w:r w:rsidR="00B334DB">
        <w:t xml:space="preserve"> model estimation strategy where the training data is resampled using 5-fold cross validation and the imbalance in the training set </w:t>
      </w:r>
      <w:r w:rsidR="00A720D5">
        <w:t xml:space="preserve">(split on year) </w:t>
      </w:r>
      <w:r w:rsidR="00B334DB">
        <w:t>is addressed</w:t>
      </w:r>
      <w:r w:rsidR="00D91E55" w:rsidRPr="00D91E55">
        <w:t xml:space="preserve"> </w:t>
      </w:r>
      <w:r w:rsidR="00D91E55">
        <w:t>with</w:t>
      </w:r>
      <w:r w:rsidR="00B334DB">
        <w:t xml:space="preserve"> both </w:t>
      </w:r>
      <w:proofErr w:type="spellStart"/>
      <w:r w:rsidR="00B334DB">
        <w:t>upsampling</w:t>
      </w:r>
      <w:proofErr w:type="spellEnd"/>
      <w:r w:rsidR="00B334DB">
        <w:t xml:space="preserve"> and </w:t>
      </w:r>
      <w:proofErr w:type="spellStart"/>
      <w:r w:rsidR="00B334DB">
        <w:t>downsampling</w:t>
      </w:r>
      <w:proofErr w:type="spellEnd"/>
      <w:r w:rsidR="00B334DB">
        <w:t xml:space="preserve"> methods</w:t>
      </w:r>
      <w:r>
        <w:t>.</w:t>
      </w:r>
    </w:p>
    <w:p w14:paraId="35E4CCB2" w14:textId="2A8EBDC8" w:rsidR="00B334DB" w:rsidRDefault="00FD631B" w:rsidP="00A37965">
      <w:pPr>
        <w:pStyle w:val="Listenabsatz"/>
        <w:numPr>
          <w:ilvl w:val="0"/>
          <w:numId w:val="3"/>
        </w:numPr>
      </w:pPr>
      <w:r>
        <w:t>A</w:t>
      </w:r>
      <w:r w:rsidR="00B334DB">
        <w:t xml:space="preserve"> modeling strategy focused on maximizing predictive performance by selecting hyperparameters from a </w:t>
      </w:r>
      <w:r w:rsidR="009E32D5">
        <w:t xml:space="preserve">tuning </w:t>
      </w:r>
      <w:r w:rsidR="00B334DB">
        <w:t>grid using grid search, again using resampling and subsampling methods to ensure stable results</w:t>
      </w:r>
      <w:r>
        <w:t xml:space="preserve">. </w:t>
      </w:r>
    </w:p>
    <w:p w14:paraId="300A39CC" w14:textId="29516384" w:rsidR="00A720D5" w:rsidRDefault="00A720D5" w:rsidP="00A37965">
      <w:pPr>
        <w:pStyle w:val="Listenabsatz"/>
        <w:numPr>
          <w:ilvl w:val="0"/>
          <w:numId w:val="3"/>
        </w:numPr>
      </w:pPr>
      <w:r>
        <w:t xml:space="preserve">A final </w:t>
      </w:r>
      <w:r w:rsidR="00F677BB">
        <w:t xml:space="preserve">set of models with tuned hyperparameters and target class imbalance addressed by </w:t>
      </w:r>
      <w:proofErr w:type="spellStart"/>
      <w:r w:rsidR="00F677BB">
        <w:t>downsampling</w:t>
      </w:r>
      <w:proofErr w:type="spellEnd"/>
      <w:r w:rsidR="00F677BB">
        <w:t>, but with the training and test data assigned randomly.</w:t>
      </w:r>
    </w:p>
    <w:p w14:paraId="32639127" w14:textId="05310696" w:rsidR="00F677BB" w:rsidRDefault="00F677BB" w:rsidP="00F677BB">
      <w:r>
        <w:t xml:space="preserve">For this final step I chose to also estimate a final set of models for comparison with the data assigned to training and test set at random, as is common in Machine Learning evaluation. </w:t>
      </w:r>
    </w:p>
    <w:p w14:paraId="0F05C70F" w14:textId="006209A8" w:rsidR="003D63AF" w:rsidRPr="003D63AF" w:rsidRDefault="007F1898" w:rsidP="00EA0B8F">
      <w:pPr>
        <w:pStyle w:val="berschrift2"/>
      </w:pPr>
      <w:r>
        <w:t>Logistic Regression</w:t>
      </w:r>
    </w:p>
    <w:p w14:paraId="17EF9DD8" w14:textId="77777777" w:rsidR="0095176C" w:rsidRDefault="00E54013" w:rsidP="00A37965">
      <w:r>
        <w:t xml:space="preserve">Logistic regression models the relationship between a binary variable and a set of independent predictor variables. Due to using the logit transformation of the binary target variable, this parametric, linear model can be used for estimating the probability of event occurrences as is done in this study. </w:t>
      </w:r>
    </w:p>
    <w:p w14:paraId="38F2CF89" w14:textId="49E483A5" w:rsidR="009C7ACD" w:rsidRDefault="00DC7733" w:rsidP="00A37965">
      <w:r>
        <w:t xml:space="preserve">Regression models have been </w:t>
      </w:r>
      <w:r w:rsidR="00B36ADE">
        <w:t xml:space="preserve">widely </w:t>
      </w:r>
      <w:r>
        <w:t xml:space="preserve">used in cases </w:t>
      </w:r>
      <w:r w:rsidR="00B36ADE">
        <w:t>that</w:t>
      </w:r>
      <w:r>
        <w:t xml:space="preserve"> model</w:t>
      </w:r>
      <w:r w:rsidR="00B36ADE">
        <w:t xml:space="preserve"> </w:t>
      </w:r>
      <w:r>
        <w:t>wildfire occurrence</w:t>
      </w:r>
      <w:r w:rsidR="00B36ADE">
        <w:t>, especially logistic regression</w:t>
      </w:r>
      <w:r>
        <w:t xml:space="preserve"> </w:t>
      </w:r>
      <w:r>
        <w:fldChar w:fldCharType="begin"/>
      </w:r>
      <w:r w:rsidR="00C069E4">
        <w:instrText xml:space="preserve"> ADDIN ZOTERO_ITEM CSL_CITATION {"citationID":"ss3OszjG","properties":{"formattedCitation":"(Catry et al., 2009; Mart\\uc0\\u237{}nez et al., 2009; Oliveira et al., 2012; Syphard et al., 2008)","plainCitation":"(Catry et al., 2009; 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Catry et al., 2009; Martínez et al., 2009; Oliveira et al., 2012; Syphard et al., 2008)</w:t>
      </w:r>
      <w:r>
        <w:fldChar w:fldCharType="end"/>
      </w:r>
      <w:r w:rsidR="00B36ADE">
        <w:t xml:space="preserve">. </w:t>
      </w:r>
      <w:r w:rsidR="00A466BA">
        <w:t>Since logistic regression uses maximum likelihood</w:t>
      </w:r>
      <w:r w:rsidR="009E32D5">
        <w:t xml:space="preserve"> estimation</w:t>
      </w:r>
      <w:r w:rsidR="00A466BA">
        <w:t xml:space="preserve">, many assumptions of linear regression (which uses ordinary least squares </w:t>
      </w:r>
      <w:r w:rsidR="004345E9">
        <w:t xml:space="preserve">estimation </w:t>
      </w:r>
      <w:r w:rsidR="00A466BA">
        <w:t xml:space="preserve">instead) do not apply to logistic regression. </w:t>
      </w:r>
      <w:r w:rsidR="00242D60">
        <w:t xml:space="preserve">Assumptions of logistic regression include </w:t>
      </w:r>
      <w:r w:rsidR="00242D60" w:rsidRPr="00242D60">
        <w:t>independen</w:t>
      </w:r>
      <w:r w:rsidR="00242D60">
        <w:t xml:space="preserve">t </w:t>
      </w:r>
      <w:r w:rsidR="00242D60" w:rsidRPr="00242D60">
        <w:t xml:space="preserve">errors, </w:t>
      </w:r>
      <w:r w:rsidR="00242D60">
        <w:t xml:space="preserve">the </w:t>
      </w:r>
      <w:r w:rsidR="00242D60" w:rsidRPr="00242D60">
        <w:t>absence of multicollinearity</w:t>
      </w:r>
      <w:r w:rsidR="00242D60">
        <w:t xml:space="preserve"> among the predictors</w:t>
      </w:r>
      <w:r w:rsidR="00242D60" w:rsidRPr="00242D60">
        <w:t xml:space="preserve">, linearity in the logit for continuous variables, and </w:t>
      </w:r>
      <w:r w:rsidR="00242D60">
        <w:t xml:space="preserve">a </w:t>
      </w:r>
      <w:r w:rsidR="00242D60" w:rsidRPr="00242D60">
        <w:t>lack of strongly influential outliers</w:t>
      </w:r>
      <w:r w:rsidR="00242D60">
        <w:t xml:space="preserve"> </w:t>
      </w:r>
      <w:r w:rsidR="00242D60">
        <w:fldChar w:fldCharType="begin"/>
      </w:r>
      <w:r w:rsidR="00242D60">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fldChar w:fldCharType="separate"/>
      </w:r>
      <w:r w:rsidR="00C069E4">
        <w:rPr>
          <w:noProof/>
        </w:rPr>
        <w:t>(Stoltzfus, 2011)</w:t>
      </w:r>
      <w:r w:rsidR="00242D60">
        <w:fldChar w:fldCharType="end"/>
      </w:r>
      <w:r w:rsidR="00242D60" w:rsidRPr="00242D60">
        <w:t>.</w:t>
      </w:r>
      <w:r w:rsidR="00242D60">
        <w:t xml:space="preserve"> </w:t>
      </w:r>
      <w:r w:rsidR="008B3E9B">
        <w:t xml:space="preserve">Logistic regression can be expressed as follows: </w:t>
      </w:r>
    </w:p>
    <w:p w14:paraId="06056705" w14:textId="3C76893D" w:rsidR="004E43E5" w:rsidRDefault="001872FB" w:rsidP="00A37965">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den>
          </m:f>
        </m:oMath>
      </m:oMathPara>
    </w:p>
    <w:p w14:paraId="18AF372D" w14:textId="62409CDD" w:rsidR="008B3E9B" w:rsidRDefault="004E43E5" w:rsidP="00AD4CA0">
      <w:pPr>
        <w:pStyle w:val="Beschriftung"/>
      </w:pPr>
      <w:r>
        <w:lastRenderedPageBreak/>
        <w:t xml:space="preserve">Equation </w:t>
      </w:r>
      <w:r w:rsidR="00A92F32">
        <w:fldChar w:fldCharType="begin"/>
      </w:r>
      <w:r w:rsidR="00A92F32">
        <w:instrText xml:space="preserve"> SEQ Equation \* ARABIC </w:instrText>
      </w:r>
      <w:r w:rsidR="00A92F32">
        <w:fldChar w:fldCharType="separate"/>
      </w:r>
      <w:r w:rsidR="00CA48B8">
        <w:rPr>
          <w:noProof/>
        </w:rPr>
        <w:t>1</w:t>
      </w:r>
      <w:r w:rsidR="00A92F32">
        <w:rPr>
          <w:noProof/>
        </w:rPr>
        <w:fldChar w:fldCharType="end"/>
      </w:r>
      <w:r>
        <w:t xml:space="preserve">: </w:t>
      </w:r>
      <w:r w:rsidRPr="000916A0">
        <w:t>Mathematical notation of a logistic regression model</w:t>
      </w:r>
    </w:p>
    <w:p w14:paraId="56109F8C" w14:textId="437067EE" w:rsidR="009C7ACD" w:rsidRDefault="00242D60" w:rsidP="00A37965">
      <w:r>
        <w:t>In the ca</w:t>
      </w:r>
      <w:r w:rsidR="009C7ACD">
        <w:t>s</w:t>
      </w:r>
      <w:r>
        <w:t xml:space="preserve">e of this study multicollinearity </w:t>
      </w:r>
      <w:r w:rsidR="00D07831">
        <w:t>had to</w:t>
      </w:r>
      <w:r>
        <w:t xml:space="preserve"> </w:t>
      </w:r>
      <w:r w:rsidR="00A466BA">
        <w:t xml:space="preserve">be addressed during </w:t>
      </w:r>
      <w:r w:rsidR="00D07831">
        <w:t>data</w:t>
      </w:r>
      <w:r w:rsidR="00A466BA">
        <w:t xml:space="preserve"> preprocessing</w:t>
      </w:r>
      <w:r>
        <w:t xml:space="preserve">, as </w:t>
      </w:r>
      <w:r w:rsidR="009C7ACD">
        <w:t xml:space="preserve">data exploration identified </w:t>
      </w:r>
      <w:r>
        <w:t xml:space="preserve">many predictors </w:t>
      </w:r>
      <w:r w:rsidR="009C7ACD">
        <w:t>as</w:t>
      </w:r>
      <w:r>
        <w:t xml:space="preserve"> strongly correlated. </w:t>
      </w:r>
      <w:r w:rsidR="009C7ACD">
        <w:t>Data exploration also revealed that the distributions of the distance predictors are heavily skewed. A testing of multiple methods showed a power transformation to be the most effective in creating a more normal-like distribution for th</w:t>
      </w:r>
      <w:r w:rsidR="00D07831">
        <w:t>o</w:t>
      </w:r>
      <w:r w:rsidR="009C7ACD">
        <w:t xml:space="preserve">se variables. The preprocessing steps are handled for each model separately, taking the individual </w:t>
      </w:r>
      <w:r w:rsidR="00D07831">
        <w:t>characteristics</w:t>
      </w:r>
      <w:r w:rsidR="009C7ACD">
        <w:t xml:space="preserve"> of each algorithm into account. Most of the preprocessing steps </w:t>
      </w:r>
      <w:r w:rsidR="00D07831">
        <w:t>were</w:t>
      </w:r>
      <w:r w:rsidR="009C7ACD">
        <w:t xml:space="preserve"> similar, however.</w:t>
      </w:r>
    </w:p>
    <w:p w14:paraId="101AF3C9" w14:textId="65BA8939" w:rsidR="009C7ACD" w:rsidRDefault="009C7ACD" w:rsidP="00A37965">
      <w:r>
        <w:t xml:space="preserve">For all models, the dummy variables indicating the presence of infrastructure (such as roads) or topological features (such as lakes) </w:t>
      </w:r>
      <w:r w:rsidR="00714E5D">
        <w:t>were</w:t>
      </w:r>
      <w:r>
        <w:t xml:space="preserve"> removed, </w:t>
      </w:r>
      <w:proofErr w:type="gramStart"/>
      <w:r>
        <w:t>as long as</w:t>
      </w:r>
      <w:proofErr w:type="gramEnd"/>
      <w:r>
        <w:t xml:space="preserve"> there is a corresponding distance variable present in the data set. These variable pairs are highly correlated, and the distance variables provide more information and introduce more variance into the data compared to the dummies. These distance variables under</w:t>
      </w:r>
      <w:r w:rsidR="00EE424C">
        <w:t>went</w:t>
      </w:r>
      <w:r>
        <w:t xml:space="preserve"> a power-transformation for the regression models only, as logistic regression might benefit from predictors </w:t>
      </w:r>
      <w:r w:rsidR="000C7DE7">
        <w:t>that have</w:t>
      </w:r>
      <w:r>
        <w:t xml:space="preserve"> a more normal-like distribution </w:t>
      </w:r>
      <w:r>
        <w:fldChar w:fldCharType="begin"/>
      </w:r>
      <w:r w:rsidR="00C069E4">
        <w:instrText xml:space="preserve"> ADDIN ZOTERO_ITEM CSL_CITATION {"citationID":"qDILQT08","properties":{"formattedCitation":"(Kuhn &amp; Silge, 2021)","plainCitation":"(Kuhn &amp;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fldChar w:fldCharType="separate"/>
      </w:r>
      <w:r w:rsidR="00C069E4">
        <w:rPr>
          <w:noProof/>
        </w:rPr>
        <w:t>(Kuhn &amp; Silge, 2021)</w:t>
      </w:r>
      <w:r>
        <w:fldChar w:fldCharType="end"/>
      </w:r>
      <w:r>
        <w:t xml:space="preserve">. In a next step predictors with zero variance </w:t>
      </w:r>
      <w:r w:rsidR="00EB05D3">
        <w:t>were</w:t>
      </w:r>
      <w:r>
        <w:t xml:space="preserve"> removed, as </w:t>
      </w:r>
      <w:r w:rsidR="00EB05D3">
        <w:t>were</w:t>
      </w:r>
      <w:r>
        <w:t xml:space="preserve"> strongly correlated predictors (with a threshold of 0.75), similar to Oliveira and co-authors’ study </w:t>
      </w:r>
      <w:r>
        <w:fldChar w:fldCharType="begin"/>
      </w:r>
      <w:r w:rsidR="00C069E4">
        <w:instrText xml:space="preserve"> ADDIN ZOTERO_ITEM CSL_CITATION {"citationID":"8bcex1Gi","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Categorical predictors </w:t>
      </w:r>
      <w:r w:rsidR="009676D7">
        <w:t>were</w:t>
      </w:r>
      <w:r>
        <w:t xml:space="preserve"> turned into dummy variables through one-hot encoding. </w:t>
      </w:r>
    </w:p>
    <w:p w14:paraId="2C9B421B" w14:textId="65D2C941" w:rsidR="0020565D" w:rsidRDefault="000B2945" w:rsidP="00A37965">
      <w:proofErr w:type="gramStart"/>
      <w:r>
        <w:t>In order to</w:t>
      </w:r>
      <w:proofErr w:type="gramEnd"/>
      <w:r>
        <w:t xml:space="preserve"> balance out the</w:t>
      </w:r>
      <w:r w:rsidR="00A02260">
        <w:t xml:space="preserve"> classes in the target variable</w:t>
      </w:r>
      <w:r>
        <w:t xml:space="preserve">, </w:t>
      </w:r>
      <w:r w:rsidR="009C38AC">
        <w:t xml:space="preserve">models </w:t>
      </w:r>
      <w:r w:rsidR="00EB7904">
        <w:t>were</w:t>
      </w:r>
      <w:r w:rsidR="009C38AC">
        <w:t xml:space="preserve"> estimated with both an </w:t>
      </w:r>
      <w:proofErr w:type="spellStart"/>
      <w:r w:rsidR="009C38AC">
        <w:t>upsampled</w:t>
      </w:r>
      <w:proofErr w:type="spellEnd"/>
      <w:r w:rsidR="009C38AC">
        <w:t xml:space="preserve">, as well as a </w:t>
      </w:r>
      <w:proofErr w:type="spellStart"/>
      <w:r w:rsidR="009C38AC">
        <w:t>downsampled</w:t>
      </w:r>
      <w:proofErr w:type="spellEnd"/>
      <w:r w:rsidR="009C38AC">
        <w:t xml:space="preserve"> set of training data. </w:t>
      </w:r>
      <w:proofErr w:type="spellStart"/>
      <w:r w:rsidR="009C38AC">
        <w:t>U</w:t>
      </w:r>
      <w:r w:rsidR="009C7ACD">
        <w:t>psampling</w:t>
      </w:r>
      <w:proofErr w:type="spellEnd"/>
      <w:r w:rsidR="009C7ACD">
        <w:t xml:space="preserve"> </w:t>
      </w:r>
      <w:r w:rsidR="00FD1698">
        <w:t>was</w:t>
      </w:r>
      <w:r w:rsidR="009C7ACD">
        <w:t xml:space="preserve"> done using the </w:t>
      </w:r>
      <w:r w:rsidR="009C7ACD" w:rsidRPr="00B22F89">
        <w:rPr>
          <w:i/>
          <w:iCs/>
        </w:rPr>
        <w:t>SMOTE</w:t>
      </w:r>
      <w:r w:rsidR="009C7ACD">
        <w:t xml:space="preserve"> algorithm, creat</w:t>
      </w:r>
      <w:r>
        <w:t xml:space="preserve">ing </w:t>
      </w:r>
      <w:r w:rsidR="009C7ACD">
        <w:t xml:space="preserve">additional synthetic observations. For </w:t>
      </w:r>
      <w:r w:rsidR="00A02260">
        <w:t xml:space="preserve">the </w:t>
      </w:r>
      <w:proofErr w:type="spellStart"/>
      <w:r w:rsidR="00A02260">
        <w:t>downsampled</w:t>
      </w:r>
      <w:proofErr w:type="spellEnd"/>
      <w:r w:rsidR="00A02260">
        <w:t xml:space="preserve"> </w:t>
      </w:r>
      <w:r w:rsidR="009C38AC">
        <w:t xml:space="preserve">training set </w:t>
      </w:r>
      <w:r w:rsidR="009C7ACD">
        <w:t xml:space="preserve">the </w:t>
      </w:r>
      <w:proofErr w:type="spellStart"/>
      <w:r w:rsidR="009C7ACD" w:rsidRPr="00B22F89">
        <w:rPr>
          <w:i/>
          <w:iCs/>
        </w:rPr>
        <w:t>NearMiss</w:t>
      </w:r>
      <w:proofErr w:type="spellEnd"/>
      <w:r w:rsidR="009C7ACD" w:rsidRPr="00B22F89">
        <w:rPr>
          <w:i/>
          <w:iCs/>
        </w:rPr>
        <w:t xml:space="preserve"> 1</w:t>
      </w:r>
      <w:r w:rsidR="009C7ACD">
        <w:t xml:space="preserve"> algorithm</w:t>
      </w:r>
      <w:r w:rsidR="00A02260">
        <w:t xml:space="preserve"> </w:t>
      </w:r>
      <w:r w:rsidR="009F12D7">
        <w:t>was</w:t>
      </w:r>
      <w:r w:rsidR="00A02260">
        <w:t xml:space="preserve"> used</w:t>
      </w:r>
      <w:r w:rsidR="009C7ACD">
        <w:t xml:space="preserve">, which retains observations of the majority class with the smallest distance to the k-nearest neighbors of the minority class. The training data for both the </w:t>
      </w:r>
      <w:proofErr w:type="spellStart"/>
      <w:r w:rsidR="009C7ACD">
        <w:t>upsampled</w:t>
      </w:r>
      <w:proofErr w:type="spellEnd"/>
      <w:r w:rsidR="00A02260">
        <w:t xml:space="preserve"> and </w:t>
      </w:r>
      <w:r w:rsidR="009C7ACD">
        <w:t xml:space="preserve">the </w:t>
      </w:r>
      <w:proofErr w:type="spellStart"/>
      <w:r w:rsidR="009C7ACD">
        <w:t>downsampled</w:t>
      </w:r>
      <w:proofErr w:type="spellEnd"/>
      <w:r w:rsidR="009C7ACD">
        <w:t xml:space="preserve"> models under</w:t>
      </w:r>
      <w:r w:rsidR="00E002AF">
        <w:t>went</w:t>
      </w:r>
      <w:r w:rsidR="009C7ACD">
        <w:t xml:space="preserve"> an additional step of </w:t>
      </w:r>
      <w:r w:rsidR="009C7ACD" w:rsidRPr="00385467">
        <w:rPr>
          <w:i/>
          <w:iCs/>
        </w:rPr>
        <w:t xml:space="preserve">Tomek’s </w:t>
      </w:r>
      <w:r w:rsidR="00385467" w:rsidRPr="00385467">
        <w:rPr>
          <w:i/>
          <w:iCs/>
        </w:rPr>
        <w:t>L</w:t>
      </w:r>
      <w:r w:rsidR="009C7ACD" w:rsidRPr="00385467">
        <w:rPr>
          <w:i/>
          <w:iCs/>
        </w:rPr>
        <w:t>inks</w:t>
      </w:r>
      <w:r w:rsidR="00A02260">
        <w:t xml:space="preserve"> removal</w:t>
      </w:r>
      <w:r w:rsidR="009C7ACD">
        <w:t>, a procedure that removes majority class observations that are the nearest neighbor of an observation belonging to the minority class</w:t>
      </w:r>
      <w:r w:rsidR="00A02260">
        <w:t>. This</w:t>
      </w:r>
      <w:r w:rsidR="00B96350">
        <w:t xml:space="preserve"> </w:t>
      </w:r>
      <w:r w:rsidR="0060270E">
        <w:lastRenderedPageBreak/>
        <w:t>procedure</w:t>
      </w:r>
      <w:r w:rsidR="00A02260">
        <w:t xml:space="preserve"> </w:t>
      </w:r>
      <w:r w:rsidR="00E362F2">
        <w:t>was</w:t>
      </w:r>
      <w:r w:rsidR="00A02260">
        <w:t xml:space="preserve"> intended to </w:t>
      </w:r>
      <w:r w:rsidR="009C7ACD">
        <w:t>improv</w:t>
      </w:r>
      <w:r w:rsidR="00A02260">
        <w:t xml:space="preserve">e </w:t>
      </w:r>
      <w:r w:rsidR="009C7ACD">
        <w:t xml:space="preserve">the classification boundary of the training data and </w:t>
      </w:r>
      <w:r w:rsidR="000362AE">
        <w:t xml:space="preserve">hence </w:t>
      </w:r>
      <w:r w:rsidR="009C7ACD">
        <w:t xml:space="preserve">the predictive power of the trained model. </w:t>
      </w:r>
    </w:p>
    <w:p w14:paraId="27A383EC" w14:textId="46DC06A9" w:rsidR="00A466BA" w:rsidRPr="00DC7733" w:rsidRDefault="00A02260" w:rsidP="00A37965">
      <w:r>
        <w:t xml:space="preserve">During hyperparameter tuning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w:t>
      </w:r>
      <w:proofErr w:type="gramStart"/>
      <w:r w:rsidR="00087108">
        <w:t>were</w:t>
      </w:r>
      <w:proofErr w:type="gramEnd"/>
      <w:r w:rsidR="00714E5D">
        <w:t xml:space="preserve"> introduced </w:t>
      </w:r>
      <w:r>
        <w:t>to</w:t>
      </w:r>
      <w:r w:rsidR="009C7ACD">
        <w:t xml:space="preserve"> logistic regression</w:t>
      </w:r>
      <w:r>
        <w:t>, resulting in an</w:t>
      </w:r>
      <w:r w:rsidR="009C7ACD">
        <w:t xml:space="preserve"> </w:t>
      </w:r>
      <w:r w:rsidR="00382116">
        <w:t>E</w:t>
      </w:r>
      <w:r w:rsidR="009C7ACD">
        <w:t xml:space="preserve">lastic </w:t>
      </w:r>
      <w:r w:rsidR="00382116">
        <w:t>N</w:t>
      </w:r>
      <w:r w:rsidR="009C7ACD">
        <w:t>et</w:t>
      </w:r>
      <w:r>
        <w:t xml:space="preserve"> model.</w:t>
      </w:r>
      <w:r w:rsidR="009C7ACD">
        <w:t xml:space="preserve"> </w:t>
      </w:r>
      <w:r w:rsidR="0020565D">
        <w:t>For this specific case all predictors unde</w:t>
      </w:r>
      <w:r w:rsidR="00385467">
        <w:t>r</w:t>
      </w:r>
      <w:r w:rsidR="00644CD8">
        <w:t>went</w:t>
      </w:r>
      <w:r w:rsidR="0020565D">
        <w:t xml:space="preserve"> normalization</w:t>
      </w:r>
      <w:r w:rsidR="00751CBB">
        <w:t>, as is necessary for regularized logistic regression</w:t>
      </w:r>
      <w:r w:rsidR="0020565D">
        <w:t xml:space="preserve">. </w:t>
      </w:r>
      <w:r w:rsidR="00FD631B">
        <w:t xml:space="preserve">Elastic </w:t>
      </w:r>
      <w:r w:rsidR="009659D1">
        <w:t>N</w:t>
      </w:r>
      <w:r w:rsidR="00FD631B">
        <w:t xml:space="preserve">et combines both the Ridge and </w:t>
      </w:r>
      <w:r w:rsidR="00FD631B" w:rsidRPr="00B22F89">
        <w:rPr>
          <w:i/>
          <w:iCs/>
        </w:rPr>
        <w:t>LASSO</w:t>
      </w:r>
      <w:r w:rsidR="00FD631B">
        <w:t xml:space="preserve"> penalt</w:t>
      </w:r>
      <w:r w:rsidR="0020565D">
        <w:t xml:space="preserve">ies </w:t>
      </w:r>
      <w:r w:rsidR="00FD631B">
        <w:t xml:space="preserve">to shrink </w:t>
      </w:r>
      <w:r w:rsidR="0020565D">
        <w:t>the estimated coefficients</w:t>
      </w:r>
      <w:r w:rsidR="00FD631B">
        <w:t xml:space="preserve">. </w:t>
      </w:r>
      <w:r w:rsidR="0020565D">
        <w:t xml:space="preserve">Both the size of these penalties as well as the mixture between </w:t>
      </w:r>
      <w:r w:rsidR="00074424">
        <w:t>the two</w:t>
      </w:r>
      <w:r w:rsidR="0020565D">
        <w:t xml:space="preserve"> are tunable hyperparameters </w:t>
      </w:r>
      <w:r w:rsidR="0019171A">
        <w:t>(</w:t>
      </w:r>
      <w:r w:rsidR="0019171A">
        <w:rPr>
          <w:i/>
          <w:iCs/>
        </w:rPr>
        <w:t>penalty</w:t>
      </w:r>
      <w:r w:rsidR="0019171A">
        <w:t xml:space="preserve"> and </w:t>
      </w:r>
      <w:r w:rsidR="0019171A">
        <w:rPr>
          <w:i/>
          <w:iCs/>
        </w:rPr>
        <w:t>mixture</w:t>
      </w:r>
      <w:r w:rsidR="0019171A">
        <w:t xml:space="preserve">) </w:t>
      </w:r>
      <w:r w:rsidR="00BD4E7B">
        <w:t>whose optimal values</w:t>
      </w:r>
      <w:r w:rsidR="0020565D">
        <w:t xml:space="preserve"> I </w:t>
      </w:r>
      <w:r w:rsidR="00BD4E7B">
        <w:t xml:space="preserve">determined </w:t>
      </w:r>
      <w:r w:rsidR="00924E52">
        <w:t>using</w:t>
      </w:r>
      <w:r w:rsidR="0020565D">
        <w:t xml:space="preserve"> a grid search strategy. </w:t>
      </w:r>
    </w:p>
    <w:p w14:paraId="79793826" w14:textId="2B6880C8" w:rsidR="003D63AF" w:rsidRPr="003D63AF" w:rsidRDefault="00903E87" w:rsidP="00EA0B8F">
      <w:pPr>
        <w:pStyle w:val="berschrift2"/>
      </w:pPr>
      <w:r>
        <w:t>Random Forest</w:t>
      </w:r>
    </w:p>
    <w:p w14:paraId="1B4318F1" w14:textId="75173B00" w:rsidR="00186DE0" w:rsidRDefault="00082145" w:rsidP="00A37965">
      <w:r w:rsidRPr="007A3A20">
        <w:t>Random Forest</w:t>
      </w:r>
      <w:r>
        <w:t xml:space="preserve"> is a non-parametric ensemble learning algorithm</w:t>
      </w:r>
      <w:r w:rsidR="000B43C2">
        <w:t xml:space="preserve">, </w:t>
      </w:r>
      <w:r>
        <w:t xml:space="preserve">comprised of a set of </w:t>
      </w:r>
      <w:r w:rsidR="00E218CB">
        <w:t xml:space="preserve">multiple </w:t>
      </w:r>
      <w:r w:rsidRPr="007A3A20">
        <w:t>Decision Tree</w:t>
      </w:r>
      <w:r>
        <w:t xml:space="preserve"> models</w:t>
      </w:r>
      <w:r w:rsidR="000B43C2">
        <w:t>.</w:t>
      </w:r>
      <w:r>
        <w:t xml:space="preserve"> </w:t>
      </w:r>
      <w:r w:rsidR="000B43C2">
        <w:t xml:space="preserve">These </w:t>
      </w:r>
      <w:proofErr w:type="spellStart"/>
      <w:r w:rsidR="000B43C2">
        <w:t>submodels</w:t>
      </w:r>
      <w:proofErr w:type="spellEnd"/>
      <w:r w:rsidR="000B43C2">
        <w:t xml:space="preserve"> aim to </w:t>
      </w:r>
      <w:r w:rsidR="00D9371E">
        <w:t xml:space="preserve">create decision rules </w:t>
      </w:r>
      <w:r w:rsidR="005C7033">
        <w:t>that</w:t>
      </w:r>
      <w:r w:rsidR="00D9371E">
        <w:t xml:space="preserve"> </w:t>
      </w:r>
      <w:r w:rsidR="00DD4E29">
        <w:t xml:space="preserve">divide </w:t>
      </w:r>
      <w:r w:rsidR="003C1791">
        <w:t>the data into</w:t>
      </w:r>
      <w:r w:rsidR="00D9371E">
        <w:t xml:space="preserve"> homogenous</w:t>
      </w:r>
      <w:r w:rsidR="000B43C2">
        <w:t xml:space="preserve"> </w:t>
      </w:r>
      <w:r w:rsidR="005A2A78">
        <w:t>subsets</w:t>
      </w:r>
      <w:r w:rsidR="00D9371E">
        <w:t>,</w:t>
      </w:r>
      <w:r w:rsidR="005A2A78">
        <w:t xml:space="preserve"> </w:t>
      </w:r>
      <w:r w:rsidR="00A30BE9">
        <w:t>by splitting based on</w:t>
      </w:r>
      <w:r w:rsidR="005A2A78">
        <w:t xml:space="preserve"> Gini</w:t>
      </w:r>
      <w:r w:rsidR="00A30BE9">
        <w:t xml:space="preserve"> impurity</w:t>
      </w:r>
      <w:r w:rsidR="003C1791">
        <w:t xml:space="preserve"> at each </w:t>
      </w:r>
      <w:r w:rsidR="005A2A78">
        <w:t xml:space="preserve">decision </w:t>
      </w:r>
      <w:r w:rsidR="003C1791">
        <w:t>node</w:t>
      </w:r>
      <w:r w:rsidR="00D9371E">
        <w:t xml:space="preserve"> </w:t>
      </w:r>
      <w:r w:rsidR="000B43C2">
        <w:fldChar w:fldCharType="begin"/>
      </w:r>
      <w:r w:rsidR="00C069E4">
        <w:instrText xml:space="preserve"> ADDIN ZOTERO_ITEM CSL_CITATION {"citationID":"B6rvNqS3","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B43C2">
        <w:fldChar w:fldCharType="separate"/>
      </w:r>
      <w:r w:rsidR="00C069E4">
        <w:rPr>
          <w:noProof/>
        </w:rPr>
        <w:t>(Kuhn &amp; Johnson, 2013)</w:t>
      </w:r>
      <w:r w:rsidR="000B43C2">
        <w:fldChar w:fldCharType="end"/>
      </w:r>
      <w:r w:rsidR="000B43C2">
        <w:t>. Th</w:t>
      </w:r>
      <w:r w:rsidR="00186DE0">
        <w:t xml:space="preserve">is </w:t>
      </w:r>
      <w:r w:rsidR="000B43C2">
        <w:t xml:space="preserve">algorithm is </w:t>
      </w:r>
      <w:r w:rsidR="00186DE0">
        <w:t xml:space="preserve">known to suffer from large variance, meaning that the smallest changes to the training data can have a large influence on the </w:t>
      </w:r>
      <w:r w:rsidR="000B43C2">
        <w:t xml:space="preserve">overall </w:t>
      </w:r>
      <w:r w:rsidR="00186DE0">
        <w:t xml:space="preserve">model fit. </w:t>
      </w:r>
      <w:r w:rsidR="00186DE0" w:rsidRPr="007A3A20">
        <w:t>Random Forest</w:t>
      </w:r>
      <w:r w:rsidR="00186DE0">
        <w:t xml:space="preserve"> </w:t>
      </w:r>
      <w:r>
        <w:t xml:space="preserve">is built upon the idea of </w:t>
      </w:r>
      <w:r w:rsidR="00186DE0">
        <w:t xml:space="preserve">exploiting this property by letting </w:t>
      </w:r>
      <w:r w:rsidR="007D72A9">
        <w:t>its</w:t>
      </w:r>
      <w:r w:rsidR="00186DE0">
        <w:t xml:space="preserve"> </w:t>
      </w:r>
      <w:r w:rsidR="00186DE0">
        <w:rPr>
          <w:i/>
          <w:iCs/>
        </w:rPr>
        <w:t xml:space="preserve">weak </w:t>
      </w:r>
      <w:r w:rsidR="007D72A9">
        <w:rPr>
          <w:i/>
          <w:iCs/>
        </w:rPr>
        <w:t>classifiers</w:t>
      </w:r>
      <w:r w:rsidR="00186DE0">
        <w:t xml:space="preserve"> vote on the </w:t>
      </w:r>
      <w:r w:rsidR="007D72A9">
        <w:t>ensemble</w:t>
      </w:r>
      <w:r w:rsidR="007A3A20">
        <w:t>’s</w:t>
      </w:r>
      <w:r w:rsidR="007D72A9">
        <w:t xml:space="preserve"> predictions</w:t>
      </w:r>
      <w:r w:rsidR="00186DE0">
        <w:t xml:space="preserve"> based on their own</w:t>
      </w:r>
      <w:r w:rsidR="008B2D63">
        <w:t xml:space="preserve">, highly variant </w:t>
      </w:r>
      <w:r w:rsidR="007A3A20">
        <w:t>mode fits</w:t>
      </w:r>
      <w:r w:rsidR="00042544">
        <w:t xml:space="preserve">. The singular trees are made weak due to </w:t>
      </w:r>
      <w:r w:rsidR="00186DE0">
        <w:t xml:space="preserve">limited access to </w:t>
      </w:r>
      <w:r w:rsidR="00042544">
        <w:t xml:space="preserve">the training data, as each </w:t>
      </w:r>
      <w:r w:rsidR="00AB6436">
        <w:t>Decision T</w:t>
      </w:r>
      <w:r w:rsidR="00042544">
        <w:t xml:space="preserve">ree is only trained on a set number of </w:t>
      </w:r>
      <w:r w:rsidR="00186DE0">
        <w:t xml:space="preserve">bootstrapped predictor variables </w:t>
      </w:r>
      <w:r w:rsidR="00186DE0">
        <w:fldChar w:fldCharType="begin"/>
      </w:r>
      <w:r w:rsidR="00C069E4">
        <w:instrText xml:space="preserve"> ADDIN ZOTERO_ITEM CSL_CITATION {"citationID":"HjQdpYFQ","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fldChar w:fldCharType="separate"/>
      </w:r>
      <w:r w:rsidR="00C069E4">
        <w:rPr>
          <w:noProof/>
        </w:rPr>
        <w:t>(Kuhn &amp; Johnson, 2013)</w:t>
      </w:r>
      <w:r w:rsidR="00186DE0">
        <w:fldChar w:fldCharType="end"/>
      </w:r>
      <w:r w:rsidR="00186DE0">
        <w:t xml:space="preserve">. This </w:t>
      </w:r>
      <w:r w:rsidR="00042544">
        <w:t>approach</w:t>
      </w:r>
      <w:r w:rsidR="00186DE0">
        <w:t xml:space="preserve"> </w:t>
      </w:r>
      <w:r w:rsidR="00FF56F7">
        <w:t>is intended</w:t>
      </w:r>
      <w:r w:rsidR="00042544">
        <w:t xml:space="preserve"> to counteract overfitting on the training data as no tree is trained on the entire data set. This strategy </w:t>
      </w:r>
      <w:r w:rsidR="00186DE0">
        <w:t xml:space="preserve">uses the bias-variance-tradeoff in Machine Learning to drive down bias at the expense of increased variance, intended to ultimately </w:t>
      </w:r>
      <w:r w:rsidR="00FF56F7">
        <w:t>result</w:t>
      </w:r>
      <w:r w:rsidR="00186DE0">
        <w:t xml:space="preserve"> </w:t>
      </w:r>
      <w:r w:rsidR="00FF56F7">
        <w:t>in</w:t>
      </w:r>
      <w:r w:rsidR="00186DE0">
        <w:t xml:space="preserve"> more accurate and stable predictions</w:t>
      </w:r>
      <w:r w:rsidR="00AB6436">
        <w:t xml:space="preserve"> </w:t>
      </w:r>
      <w:r w:rsidR="00AB6436">
        <w:fldChar w:fldCharType="begin"/>
      </w:r>
      <w:r w:rsidR="00AB6436">
        <w:instrText xml:space="preserve"> ADDIN ZOTERO_ITEM CSL_CITATION {"citationID":"Hv6XFKSV","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AB6436">
        <w:fldChar w:fldCharType="separate"/>
      </w:r>
      <w:r w:rsidR="00AB6436">
        <w:rPr>
          <w:noProof/>
        </w:rPr>
        <w:t>(Kuhn &amp; Johnson, 2013)</w:t>
      </w:r>
      <w:r w:rsidR="00AB6436">
        <w:fldChar w:fldCharType="end"/>
      </w:r>
      <w:r w:rsidR="00186DE0">
        <w:t xml:space="preserve">. </w:t>
      </w:r>
    </w:p>
    <w:p w14:paraId="3ABEBC6B" w14:textId="2F7387E8" w:rsidR="00F13088" w:rsidRDefault="00D53A25" w:rsidP="00A37965">
      <w:r w:rsidRPr="00274CB8">
        <w:t xml:space="preserve">Random Forest </w:t>
      </w:r>
      <w:r w:rsidR="00EE4725">
        <w:t>do</w:t>
      </w:r>
      <w:r>
        <w:t>es</w:t>
      </w:r>
      <w:r w:rsidR="00EE4725">
        <w:t xml:space="preserve"> not share </w:t>
      </w:r>
      <w:r>
        <w:t>the</w:t>
      </w:r>
      <w:r w:rsidR="00EE4725">
        <w:t xml:space="preserve"> assumption</w:t>
      </w:r>
      <w:r>
        <w:t>s of logistic regression</w:t>
      </w:r>
      <w:r w:rsidR="00EE4725">
        <w:t>, but fewer correlated predictors might improve the</w:t>
      </w:r>
      <w:r w:rsidR="000E163B">
        <w:t xml:space="preserve"> </w:t>
      </w:r>
      <w:r w:rsidR="000E163B" w:rsidRPr="00D5650C">
        <w:rPr>
          <w:i/>
          <w:iCs/>
        </w:rPr>
        <w:t>variable</w:t>
      </w:r>
      <w:r w:rsidR="00EE4725" w:rsidRPr="00D5650C">
        <w:rPr>
          <w:i/>
          <w:iCs/>
        </w:rPr>
        <w:t xml:space="preserve"> importan</w:t>
      </w:r>
      <w:r w:rsidR="00F6606D" w:rsidRPr="00D5650C">
        <w:rPr>
          <w:i/>
          <w:iCs/>
        </w:rPr>
        <w:t>ce</w:t>
      </w:r>
      <w:r w:rsidR="00EE4725">
        <w:t xml:space="preserve"> </w:t>
      </w:r>
      <w:r w:rsidR="00EE4725" w:rsidRPr="00274CB8">
        <w:rPr>
          <w:i/>
          <w:iCs/>
        </w:rPr>
        <w:t>score</w:t>
      </w:r>
      <w:r w:rsidR="00274CB8">
        <w:rPr>
          <w:i/>
          <w:iCs/>
        </w:rPr>
        <w:t>s</w:t>
      </w:r>
      <w:r w:rsidR="00EE4725">
        <w:t xml:space="preserve"> </w:t>
      </w:r>
      <w:r w:rsidR="00274CB8">
        <w:t xml:space="preserve">commonly reported by </w:t>
      </w:r>
      <w:r w:rsidR="00EE4725">
        <w:t>tree-based algorithms</w:t>
      </w:r>
      <w:r w:rsidR="0019569C">
        <w:t xml:space="preserve"> </w:t>
      </w:r>
      <w:r w:rsidR="0019569C">
        <w:fldChar w:fldCharType="begin"/>
      </w:r>
      <w:r w:rsidR="00C069E4">
        <w:instrText xml:space="preserve"> ADDIN ZOTERO_ITEM CSL_CITATION {"citationID":"a185LH7k","properties":{"formattedCitation":"(Kuhn &amp; Johnson, 2019)","plainCitation":"(Kuhn &amp;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fldChar w:fldCharType="separate"/>
      </w:r>
      <w:r w:rsidR="00C069E4">
        <w:rPr>
          <w:noProof/>
        </w:rPr>
        <w:t>(Kuhn &amp; Johnson, 2019)</w:t>
      </w:r>
      <w:r w:rsidR="0019569C">
        <w:fldChar w:fldCharType="end"/>
      </w:r>
      <w:r w:rsidR="00EE4725">
        <w:t xml:space="preserve">. </w:t>
      </w:r>
      <w:r>
        <w:t xml:space="preserve">Strongly correlated </w:t>
      </w:r>
      <w:r>
        <w:lastRenderedPageBreak/>
        <w:t xml:space="preserve">predictors indicating the presence of infrastructure or topological features </w:t>
      </w:r>
      <w:r w:rsidR="00082786">
        <w:t>were</w:t>
      </w:r>
      <w:r>
        <w:t xml:space="preserve"> hence removed from the training data for </w:t>
      </w:r>
      <w:r w:rsidRPr="00B22F89">
        <w:t>Random Forest</w:t>
      </w:r>
      <w:r>
        <w:t xml:space="preserve"> as well, as are </w:t>
      </w:r>
      <w:r w:rsidR="00F13088">
        <w:t xml:space="preserve">predictors with a correlation coefficient exceeding 0.75 and </w:t>
      </w:r>
      <w:r w:rsidR="00B4291E">
        <w:t xml:space="preserve">zero variance </w:t>
      </w:r>
      <w:r>
        <w:t>predictors</w:t>
      </w:r>
      <w:r w:rsidR="00F13088">
        <w:t xml:space="preserve">. </w:t>
      </w:r>
    </w:p>
    <w:p w14:paraId="18C83C0E" w14:textId="01B87EE4" w:rsidR="00382666" w:rsidRDefault="00F13088" w:rsidP="00A37965">
      <w:r>
        <w:t xml:space="preserve">Unlike logistic regression and </w:t>
      </w:r>
      <w:proofErr w:type="spellStart"/>
      <w:r w:rsidRPr="00B22F89">
        <w:rPr>
          <w:i/>
          <w:iCs/>
        </w:rPr>
        <w:t>xgboost</w:t>
      </w:r>
      <w:proofErr w:type="spellEnd"/>
      <w:r>
        <w:t xml:space="preserve">, </w:t>
      </w:r>
      <w:r w:rsidRPr="00082786">
        <w:t>Random Forest</w:t>
      </w:r>
      <w:r>
        <w:t xml:space="preserve"> does not require one-hot encoding of categorical variables. Despite this, due to the used software requiring exclusively numeric predictors for subsampling</w:t>
      </w:r>
      <w:r w:rsidR="00082786">
        <w:t>,</w:t>
      </w:r>
      <w:r>
        <w:t xml:space="preserve"> one-hot encoding still ha</w:t>
      </w:r>
      <w:r w:rsidR="00082786">
        <w:t>d</w:t>
      </w:r>
      <w:r>
        <w:t xml:space="preserve"> to be used for all </w:t>
      </w:r>
      <w:r w:rsidRPr="00BA2C7E">
        <w:t>Random Forest</w:t>
      </w:r>
      <w:r>
        <w:t xml:space="preserve"> models except the naïve estimation. Subsampling </w:t>
      </w:r>
      <w:r w:rsidR="00BA2C7E">
        <w:t xml:space="preserve">was </w:t>
      </w:r>
      <w:r>
        <w:t xml:space="preserve">conducted in the same way as for logistic regression, with </w:t>
      </w:r>
      <w:r w:rsidRPr="00B22F89">
        <w:rPr>
          <w:i/>
          <w:iCs/>
        </w:rPr>
        <w:t>SMOTE</w:t>
      </w:r>
      <w:r>
        <w:t xml:space="preserve"> and </w:t>
      </w:r>
      <w:proofErr w:type="spellStart"/>
      <w:r w:rsidRPr="00B22F89">
        <w:rPr>
          <w:i/>
          <w:iCs/>
        </w:rPr>
        <w:t>NearMiss</w:t>
      </w:r>
      <w:proofErr w:type="spellEnd"/>
      <w:r w:rsidRPr="00B22F89">
        <w:rPr>
          <w:i/>
          <w:iCs/>
        </w:rPr>
        <w:t xml:space="preserve"> 1</w:t>
      </w:r>
      <w:r>
        <w:t xml:space="preserve"> being used in combination with </w:t>
      </w:r>
      <w:r w:rsidRPr="00BA2C7E">
        <w:rPr>
          <w:i/>
          <w:iCs/>
        </w:rPr>
        <w:t>Tomek’s links</w:t>
      </w:r>
      <w:r>
        <w:t xml:space="preserve"> removal.</w:t>
      </w:r>
      <w:r w:rsidR="002E462B">
        <w:t xml:space="preserve"> </w:t>
      </w:r>
      <w:r w:rsidR="006B75CE">
        <w:t xml:space="preserve">Neither </w:t>
      </w:r>
      <w:r w:rsidR="006B75CE" w:rsidRPr="00BA2C7E">
        <w:t>Random Forest</w:t>
      </w:r>
      <w:r w:rsidR="006B75CE">
        <w:t xml:space="preserve"> nor </w:t>
      </w:r>
      <w:proofErr w:type="spellStart"/>
      <w:r w:rsidR="006B75CE" w:rsidRPr="00B22F89">
        <w:rPr>
          <w:i/>
          <w:iCs/>
        </w:rPr>
        <w:t>xgboost</w:t>
      </w:r>
      <w:proofErr w:type="spellEnd"/>
      <w:r w:rsidR="006B75CE">
        <w:t xml:space="preserve"> require any additional preprocessing, highlighting </w:t>
      </w:r>
      <w:r w:rsidR="00985AA9">
        <w:t>this</w:t>
      </w:r>
      <w:r w:rsidR="006B75CE">
        <w:t xml:space="preserve"> inherent strength of these non-parametric, tree-based models</w:t>
      </w:r>
      <w:r w:rsidR="00985AA9">
        <w:t xml:space="preserve">. </w:t>
      </w:r>
    </w:p>
    <w:p w14:paraId="2FAD157B" w14:textId="695FF858" w:rsidR="000B43C2" w:rsidRDefault="000B43C2" w:rsidP="00A37965">
      <w:r w:rsidRPr="00BA2C7E">
        <w:t>Random Forest</w:t>
      </w:r>
      <w:r>
        <w:t xml:space="preserve"> </w:t>
      </w:r>
      <w:r w:rsidR="00804ACA">
        <w:t xml:space="preserve">has multiple hyperparameters </w:t>
      </w:r>
      <w:r w:rsidR="00BA2C7E">
        <w:t>available for tuning</w:t>
      </w:r>
      <w:r w:rsidR="00804ACA">
        <w:t xml:space="preserve">, such as </w:t>
      </w:r>
      <w:r>
        <w:t>the minimal number of data points required at each node to qualify for further splitting</w:t>
      </w:r>
      <w:r w:rsidR="00644CF1">
        <w:t xml:space="preserve"> (</w:t>
      </w:r>
      <w:proofErr w:type="spellStart"/>
      <w:r w:rsidR="00644CF1" w:rsidRPr="00644CF1">
        <w:rPr>
          <w:i/>
          <w:iCs/>
        </w:rPr>
        <w:t>min_n</w:t>
      </w:r>
      <w:proofErr w:type="spellEnd"/>
      <w:r w:rsidR="00644CF1">
        <w:t>)</w:t>
      </w:r>
      <w:r>
        <w:t>, the number of bootstrapped predictors at each split</w:t>
      </w:r>
      <w:r w:rsidR="00644CF1">
        <w:t xml:space="preserve"> (</w:t>
      </w:r>
      <w:proofErr w:type="spellStart"/>
      <w:r w:rsidR="00644CF1" w:rsidRPr="00644CF1">
        <w:rPr>
          <w:i/>
          <w:iCs/>
        </w:rPr>
        <w:t>mtry</w:t>
      </w:r>
      <w:proofErr w:type="spellEnd"/>
      <w:r w:rsidR="00644CF1">
        <w:t>)</w:t>
      </w:r>
      <w:r>
        <w:t xml:space="preserve">, as well as the total number of trees grown </w:t>
      </w:r>
      <w:r w:rsidR="00BA2C7E">
        <w:t>in</w:t>
      </w:r>
      <w:r w:rsidR="00644CF1">
        <w:t xml:space="preserve"> </w:t>
      </w:r>
      <w:r>
        <w:t xml:space="preserve">the </w:t>
      </w:r>
      <w:r w:rsidR="00644CF1">
        <w:t>ensemble (</w:t>
      </w:r>
      <w:r w:rsidR="00644CF1">
        <w:rPr>
          <w:i/>
          <w:iCs/>
        </w:rPr>
        <w:t>trees</w:t>
      </w:r>
      <w:r w:rsidR="00644CF1">
        <w:t>)</w:t>
      </w:r>
      <w:r>
        <w:t>.</w:t>
      </w:r>
      <w:r w:rsidR="00804ACA">
        <w:t xml:space="preserve"> During hyperparameter tuning the latter </w:t>
      </w:r>
      <w:r w:rsidR="0006739D">
        <w:t>was</w:t>
      </w:r>
      <w:r w:rsidR="00804ACA">
        <w:t xml:space="preserve"> kept constant at 500 trees due to computational restraints, while the two former parameters </w:t>
      </w:r>
      <w:r w:rsidR="0006739D">
        <w:t>were</w:t>
      </w:r>
      <w:r w:rsidR="00804ACA">
        <w:t xml:space="preserve"> tuned using grid-search. </w:t>
      </w:r>
    </w:p>
    <w:p w14:paraId="0C5612A1" w14:textId="4DF9443D" w:rsidR="003D63AF" w:rsidRPr="00FF48E5" w:rsidRDefault="00F13088" w:rsidP="00EA0B8F">
      <w:pPr>
        <w:pStyle w:val="berschrift2"/>
      </w:pPr>
      <w:proofErr w:type="spellStart"/>
      <w:r w:rsidRPr="00FF48E5">
        <w:t>xgboost</w:t>
      </w:r>
      <w:proofErr w:type="spellEnd"/>
    </w:p>
    <w:p w14:paraId="64861C43" w14:textId="0EA8F640" w:rsidR="00BA7EA3" w:rsidRDefault="00B22F89" w:rsidP="00A37965">
      <w:proofErr w:type="spellStart"/>
      <w:r w:rsidRPr="00B22F89">
        <w:rPr>
          <w:i/>
          <w:iCs/>
        </w:rPr>
        <w:t>x</w:t>
      </w:r>
      <w:r w:rsidR="00BA7EA3" w:rsidRPr="00B22F89">
        <w:rPr>
          <w:i/>
          <w:iCs/>
        </w:rPr>
        <w:t>gboost</w:t>
      </w:r>
      <w:proofErr w:type="spellEnd"/>
      <w:r w:rsidR="00BA7EA3">
        <w:t xml:space="preserve"> is an</w:t>
      </w:r>
      <w:r w:rsidR="00AD139B">
        <w:t xml:space="preserve"> optimized</w:t>
      </w:r>
      <w:r w:rsidR="00BA7EA3">
        <w:t xml:space="preserve"> implementation of the </w:t>
      </w:r>
      <w:r w:rsidR="00BA7EA3" w:rsidRPr="001D48C9">
        <w:t>boosted trees</w:t>
      </w:r>
      <w:r w:rsidR="00BA7EA3">
        <w:t xml:space="preserve"> </w:t>
      </w:r>
      <w:r>
        <w:t>algorithm</w:t>
      </w:r>
      <w:r w:rsidR="00BA7EA3">
        <w:t xml:space="preserve">. </w:t>
      </w:r>
      <w:r w:rsidR="00D430AF">
        <w:t xml:space="preserve">Similar to </w:t>
      </w:r>
      <w:r w:rsidR="00D430AF" w:rsidRPr="00093491">
        <w:t>Random Forest</w:t>
      </w:r>
      <w:r w:rsidR="00D430AF">
        <w:t xml:space="preserve"> it is an ensemble </w:t>
      </w:r>
      <w:r w:rsidR="00093491">
        <w:t>model</w:t>
      </w:r>
      <w:r w:rsidR="00D430AF">
        <w:t xml:space="preserve"> that relies on using multiple </w:t>
      </w:r>
      <w:r w:rsidR="00D430AF" w:rsidRPr="00226C9C">
        <w:t>Decision Trees</w:t>
      </w:r>
      <w:r w:rsidR="00D430AF">
        <w:t xml:space="preserve"> as </w:t>
      </w:r>
      <w:r w:rsidR="00D430AF" w:rsidRPr="00226C9C">
        <w:t>weak classifiers</w:t>
      </w:r>
      <w:r w:rsidR="00D430AF">
        <w:rPr>
          <w:i/>
          <w:iCs/>
        </w:rPr>
        <w:t xml:space="preserve"> </w:t>
      </w:r>
      <w:r w:rsidR="00D430AF">
        <w:t>(with a predictive power marginally better than random classification)</w:t>
      </w:r>
      <w:r w:rsidR="00D430AF">
        <w:rPr>
          <w:i/>
          <w:iCs/>
        </w:rPr>
        <w:t xml:space="preserve"> </w:t>
      </w:r>
      <w:r w:rsidR="00D430AF">
        <w:t>to ultimately combine</w:t>
      </w:r>
      <w:r w:rsidR="001D48C9">
        <w:t xml:space="preserve"> them</w:t>
      </w:r>
      <w:r w:rsidR="00D430AF">
        <w:t xml:space="preserve"> into a </w:t>
      </w:r>
      <w:r w:rsidR="00D430AF" w:rsidRPr="00226C9C">
        <w:t>strong</w:t>
      </w:r>
      <w:r w:rsidR="00833E68" w:rsidRPr="00226C9C">
        <w:t xml:space="preserve"> ensemble</w:t>
      </w:r>
      <w:r w:rsidR="00D430AF" w:rsidRPr="00226C9C">
        <w:t xml:space="preserve"> classifier</w:t>
      </w:r>
      <w:r w:rsidR="00D430AF">
        <w:rPr>
          <w:i/>
          <w:iCs/>
        </w:rPr>
        <w:t xml:space="preserve"> </w:t>
      </w:r>
      <w:r w:rsidR="00D430AF" w:rsidRPr="00D430AF">
        <w:fldChar w:fldCharType="begin"/>
      </w:r>
      <w:r w:rsidR="00C069E4">
        <w:instrText xml:space="preserve"> ADDIN ZOTERO_ITEM CSL_CITATION {"citationID":"Y8Pj2UpP","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D430AF" w:rsidRPr="00D430AF">
        <w:fldChar w:fldCharType="separate"/>
      </w:r>
      <w:r w:rsidR="00C069E4">
        <w:rPr>
          <w:noProof/>
        </w:rPr>
        <w:t>(Kuhn &amp; Johnson, 2013)</w:t>
      </w:r>
      <w:r w:rsidR="00D430AF" w:rsidRPr="00D430AF">
        <w:fldChar w:fldCharType="end"/>
      </w:r>
      <w:r w:rsidR="00D430AF" w:rsidRPr="00D430AF">
        <w:t>.</w:t>
      </w:r>
      <w:r w:rsidR="00D430AF">
        <w:t xml:space="preserve"> Despite this similarity in concept boosted trees algorithms do not grow independent trees in parallel, as </w:t>
      </w:r>
      <w:r w:rsidR="00D430AF" w:rsidRPr="00226C9C">
        <w:t>Random Forest</w:t>
      </w:r>
      <w:r w:rsidR="00D430AF">
        <w:t xml:space="preserve"> does. Instead the </w:t>
      </w:r>
      <w:r w:rsidR="00D430AF" w:rsidRPr="00226C9C">
        <w:t>Decision Trees</w:t>
      </w:r>
      <w:r w:rsidR="00D430AF">
        <w:t xml:space="preserve"> grown by boosted trees are fit sequentially with each subsequent tree attempting to minimize the loss of its preceding trees by placing more weights on their misclassified samples, u</w:t>
      </w:r>
      <w:r w:rsidR="00D430AF" w:rsidRPr="00D430AF">
        <w:t>pdat</w:t>
      </w:r>
      <w:r w:rsidR="00D430AF">
        <w:t>ing</w:t>
      </w:r>
      <w:r w:rsidR="00D430AF" w:rsidRPr="00D430AF">
        <w:t xml:space="preserve"> the predicted value</w:t>
      </w:r>
      <w:r w:rsidR="00D430AF">
        <w:t>s</w:t>
      </w:r>
      <w:r w:rsidR="00D430AF" w:rsidRPr="00D430AF">
        <w:t xml:space="preserve"> by adding the </w:t>
      </w:r>
      <w:r w:rsidR="00D430AF" w:rsidRPr="00D430AF">
        <w:lastRenderedPageBreak/>
        <w:t xml:space="preserve">previous </w:t>
      </w:r>
      <w:r w:rsidR="00833E68">
        <w:t>tree’s</w:t>
      </w:r>
      <w:r w:rsidR="00D430AF" w:rsidRPr="00D430AF">
        <w:t xml:space="preserve"> predict</w:t>
      </w:r>
      <w:r w:rsidR="00833E68">
        <w:t xml:space="preserve">ions </w:t>
      </w:r>
      <w:r w:rsidR="00D430AF" w:rsidRPr="00D430AF">
        <w:t>to the predicted value</w:t>
      </w:r>
      <w:r w:rsidR="00833E68">
        <w:t xml:space="preserve">s of the current tree </w:t>
      </w:r>
      <w:r w:rsidR="00833E68">
        <w:fldChar w:fldCharType="begin"/>
      </w:r>
      <w:r w:rsidR="00C069E4">
        <w:instrText xml:space="preserve"> ADDIN ZOTERO_ITEM CSL_CITATION {"citationID":"Kwx5Kaxg","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833E68">
        <w:fldChar w:fldCharType="separate"/>
      </w:r>
      <w:r w:rsidR="00C069E4">
        <w:rPr>
          <w:noProof/>
        </w:rPr>
        <w:t>(Kuhn &amp; Johnson, 2013)</w:t>
      </w:r>
      <w:r w:rsidR="00833E68">
        <w:fldChar w:fldCharType="end"/>
      </w:r>
      <w:r w:rsidR="00833E68">
        <w:t xml:space="preserve">. This approach has been wildly successful </w:t>
      </w:r>
      <w:r w:rsidR="00475BC1">
        <w:t xml:space="preserve">and popular </w:t>
      </w:r>
      <w:r w:rsidR="00833E68">
        <w:t>in classification tasks</w:t>
      </w:r>
      <w:r w:rsidR="00226C9C">
        <w:t>.</w:t>
      </w:r>
      <w:r w:rsidR="007D72A9">
        <w:t xml:space="preserve"> </w:t>
      </w:r>
      <w:r w:rsidR="00226C9C">
        <w:t>T</w:t>
      </w:r>
      <w:r w:rsidR="007D72A9">
        <w:t xml:space="preserve">he </w:t>
      </w:r>
      <w:proofErr w:type="spellStart"/>
      <w:r w:rsidR="007D72A9" w:rsidRPr="009446D8">
        <w:rPr>
          <w:i/>
          <w:iCs/>
        </w:rPr>
        <w:t>xgboost</w:t>
      </w:r>
      <w:proofErr w:type="spellEnd"/>
      <w:r w:rsidR="007D72A9">
        <w:t xml:space="preserve"> implementation </w:t>
      </w:r>
      <w:r w:rsidR="00226C9C">
        <w:t xml:space="preserve">has been especially successful by </w:t>
      </w:r>
      <w:r w:rsidR="007D72A9">
        <w:t>tak</w:t>
      </w:r>
      <w:r w:rsidR="00226C9C">
        <w:t xml:space="preserve">ing </w:t>
      </w:r>
      <w:r w:rsidR="007D72A9">
        <w:t xml:space="preserve">gradient boosting to the extreme with parallelization, fast optimization and convergence and overall computational efficiency. </w:t>
      </w:r>
      <w:r w:rsidR="00475BC1">
        <w:t xml:space="preserve">Like </w:t>
      </w:r>
      <w:r w:rsidR="00475BC1" w:rsidRPr="00226C9C">
        <w:t>Random Forest</w:t>
      </w:r>
      <w:r w:rsidR="00475BC1">
        <w:t xml:space="preserve"> </w:t>
      </w:r>
      <w:proofErr w:type="spellStart"/>
      <w:r w:rsidR="00475BC1" w:rsidRPr="009446D8">
        <w:rPr>
          <w:i/>
          <w:iCs/>
        </w:rPr>
        <w:t>xgboost</w:t>
      </w:r>
      <w:proofErr w:type="spellEnd"/>
      <w:r w:rsidR="00475BC1">
        <w:t xml:space="preserve"> also creates </w:t>
      </w:r>
      <w:r w:rsidR="00475BC1" w:rsidRPr="00226C9C">
        <w:t>weak classifiers</w:t>
      </w:r>
      <w:r w:rsidR="00475BC1">
        <w:t xml:space="preserve"> by limiting the access of </w:t>
      </w:r>
      <w:r w:rsidR="00475BC1" w:rsidRPr="00226C9C">
        <w:t>Decision Trees</w:t>
      </w:r>
      <w:r w:rsidR="00475BC1">
        <w:t xml:space="preserve"> to training data, but unlike </w:t>
      </w:r>
      <w:r w:rsidR="00475BC1" w:rsidRPr="00D741E7">
        <w:t>Random Forest</w:t>
      </w:r>
      <w:r w:rsidR="00475BC1">
        <w:t xml:space="preserve"> it does so by sampling the number of </w:t>
      </w:r>
      <w:r w:rsidR="00D741E7">
        <w:t>observations</w:t>
      </w:r>
      <w:r w:rsidR="00475BC1">
        <w:t xml:space="preserve"> accessible during each boosting iteration instead of bootstrapping predictor variables. </w:t>
      </w:r>
    </w:p>
    <w:p w14:paraId="70033159" w14:textId="101EDE2F" w:rsidR="00F13088" w:rsidRDefault="00BE5A20" w:rsidP="00A37965">
      <w:r>
        <w:t xml:space="preserve">Like </w:t>
      </w:r>
      <w:r w:rsidRPr="0034332C">
        <w:t>Random Forest</w:t>
      </w:r>
      <w:r>
        <w:t xml:space="preserve">, </w:t>
      </w:r>
      <w:proofErr w:type="spellStart"/>
      <w:r w:rsidRPr="009446D8">
        <w:rPr>
          <w:i/>
          <w:iCs/>
        </w:rPr>
        <w:t>xgboost</w:t>
      </w:r>
      <w:proofErr w:type="spellEnd"/>
      <w:r>
        <w:t xml:space="preserve"> does not share the assumptions of logistic regression. Nevertheless, the same </w:t>
      </w:r>
      <w:r w:rsidR="0034332C">
        <w:t xml:space="preserve">steps for predictor </w:t>
      </w:r>
      <w:r>
        <w:t xml:space="preserve">selection </w:t>
      </w:r>
      <w:proofErr w:type="gramStart"/>
      <w:r w:rsidR="005230B1">
        <w:t>was</w:t>
      </w:r>
      <w:proofErr w:type="gramEnd"/>
      <w:r>
        <w:t xml:space="preserve"> used to remove </w:t>
      </w:r>
      <w:r w:rsidR="00D030D1">
        <w:t>highly correlated</w:t>
      </w:r>
      <w:r>
        <w:t xml:space="preserve"> predictors from the training data and ensure reliable </w:t>
      </w:r>
      <w:r w:rsidRPr="00D847BA">
        <w:t>variable importance</w:t>
      </w:r>
      <w:r>
        <w:t xml:space="preserve"> scores. </w:t>
      </w:r>
      <w:r w:rsidR="00A73C42">
        <w:t xml:space="preserve">The pre-processing steps for </w:t>
      </w:r>
      <w:proofErr w:type="spellStart"/>
      <w:r w:rsidR="00A73C42" w:rsidRPr="009446D8">
        <w:rPr>
          <w:i/>
          <w:iCs/>
        </w:rPr>
        <w:t>xgboost</w:t>
      </w:r>
      <w:proofErr w:type="spellEnd"/>
      <w:r w:rsidR="00A73C42">
        <w:t xml:space="preserve"> are the same as for </w:t>
      </w:r>
      <w:r w:rsidR="00A73C42" w:rsidRPr="008522D7">
        <w:t>Random Forest</w:t>
      </w:r>
      <w:r w:rsidR="00A73C42">
        <w:t xml:space="preserve">, </w:t>
      </w:r>
      <w:proofErr w:type="gramStart"/>
      <w:r w:rsidR="00A73C42">
        <w:t>with the exception of</w:t>
      </w:r>
      <w:proofErr w:type="gramEnd"/>
      <w:r w:rsidR="00A73C42">
        <w:t xml:space="preserve"> one-hot encoding of categorical predictors being uniformly applied all models, due to the requirements of the </w:t>
      </w:r>
      <w:proofErr w:type="spellStart"/>
      <w:r w:rsidR="008522D7" w:rsidRPr="009446D8">
        <w:rPr>
          <w:i/>
          <w:iCs/>
        </w:rPr>
        <w:t>xgboost</w:t>
      </w:r>
      <w:proofErr w:type="spellEnd"/>
      <w:r w:rsidR="008522D7">
        <w:t xml:space="preserve"> </w:t>
      </w:r>
      <w:r w:rsidR="00A73C42">
        <w:t xml:space="preserve">implementation. </w:t>
      </w:r>
    </w:p>
    <w:p w14:paraId="4F535680" w14:textId="14C94D5F" w:rsidR="00166924" w:rsidRDefault="00166924" w:rsidP="00A37965">
      <w:proofErr w:type="spellStart"/>
      <w:r w:rsidRPr="009446D8">
        <w:rPr>
          <w:i/>
          <w:iCs/>
        </w:rPr>
        <w:t>xgboost</w:t>
      </w:r>
      <w:proofErr w:type="spellEnd"/>
      <w:r>
        <w:t xml:space="preserve"> shares the hyperparameters of </w:t>
      </w:r>
      <w:r w:rsidRPr="008C365F">
        <w:t>Random Forest</w:t>
      </w:r>
      <w:r>
        <w:t xml:space="preserve"> </w:t>
      </w:r>
      <w:r w:rsidR="00644CF1">
        <w:t>(</w:t>
      </w:r>
      <w:r w:rsidR="00644CF1" w:rsidRPr="00644CF1">
        <w:rPr>
          <w:i/>
          <w:iCs/>
        </w:rPr>
        <w:t>trees</w:t>
      </w:r>
      <w:r w:rsidR="00644CF1">
        <w:t xml:space="preserve">, </w:t>
      </w:r>
      <w:proofErr w:type="spellStart"/>
      <w:r w:rsidR="00644CF1" w:rsidRPr="00644CF1">
        <w:rPr>
          <w:i/>
          <w:iCs/>
        </w:rPr>
        <w:t>min_n</w:t>
      </w:r>
      <w:proofErr w:type="spellEnd"/>
      <w:r w:rsidR="00644CF1">
        <w:t xml:space="preserve"> &amp; </w:t>
      </w:r>
      <w:proofErr w:type="spellStart"/>
      <w:r w:rsidR="00644CF1" w:rsidRPr="00644CF1">
        <w:rPr>
          <w:i/>
          <w:iCs/>
        </w:rPr>
        <w:t>mtry</w:t>
      </w:r>
      <w:proofErr w:type="spellEnd"/>
      <w:r w:rsidR="00644CF1">
        <w:t>)</w:t>
      </w:r>
      <w:r w:rsidR="008C365F">
        <w:t>.</w:t>
      </w:r>
      <w:r w:rsidR="00644CF1">
        <w:t xml:space="preserve"> </w:t>
      </w:r>
      <w:proofErr w:type="gramStart"/>
      <w:r w:rsidR="008C365F">
        <w:t>A</w:t>
      </w:r>
      <w:r>
        <w:t>dditionally</w:t>
      </w:r>
      <w:proofErr w:type="gramEnd"/>
      <w:r>
        <w:t xml:space="preserve"> </w:t>
      </w:r>
      <w:r w:rsidR="008C365F">
        <w:t xml:space="preserve">it </w:t>
      </w:r>
      <w:r>
        <w:t>offers tuning the depth of each tree in the ensemble</w:t>
      </w:r>
      <w:r w:rsidR="00D030D1">
        <w:t xml:space="preserve"> </w:t>
      </w:r>
      <w:r w:rsidR="00644CF1">
        <w:t xml:space="preserve">by setting the </w:t>
      </w:r>
      <w:r w:rsidR="00D030D1">
        <w:t xml:space="preserve">maximum number of </w:t>
      </w:r>
      <w:r w:rsidR="00644CF1">
        <w:t xml:space="preserve">possible </w:t>
      </w:r>
      <w:r w:rsidR="00D030D1">
        <w:t>splits</w:t>
      </w:r>
      <w:r w:rsidR="00644CF1">
        <w:t xml:space="preserve"> (</w:t>
      </w:r>
      <w:proofErr w:type="spellStart"/>
      <w:r w:rsidR="00644CF1">
        <w:rPr>
          <w:i/>
          <w:iCs/>
        </w:rPr>
        <w:t>tree_depth</w:t>
      </w:r>
      <w:proofErr w:type="spellEnd"/>
      <w:r w:rsidR="00644CF1">
        <w:t>)</w:t>
      </w:r>
      <w:r>
        <w:t>, the reduction in the loss function</w:t>
      </w:r>
      <w:r w:rsidR="00D030D1">
        <w:t xml:space="preserve"> required</w:t>
      </w:r>
      <w:r>
        <w:t xml:space="preserve"> for further splits</w:t>
      </w:r>
      <w:r w:rsidR="00644CF1">
        <w:t xml:space="preserve"> (</w:t>
      </w:r>
      <w:proofErr w:type="spellStart"/>
      <w:r w:rsidR="00644CF1" w:rsidRPr="00644CF1">
        <w:rPr>
          <w:i/>
          <w:iCs/>
        </w:rPr>
        <w:t>loss_reduction</w:t>
      </w:r>
      <w:proofErr w:type="spellEnd"/>
      <w:r w:rsidR="00644CF1">
        <w:t>)</w:t>
      </w:r>
      <w:r>
        <w:t>,</w:t>
      </w:r>
      <w:r w:rsidR="00644CF1">
        <w:t xml:space="preserve"> regulariz</w:t>
      </w:r>
      <w:r w:rsidR="00D63B6E">
        <w:t>ation of</w:t>
      </w:r>
      <w:r w:rsidR="00644CF1">
        <w:t xml:space="preserve"> the individual decision trees by weighting</w:t>
      </w:r>
      <w:r>
        <w:t xml:space="preserve"> </w:t>
      </w:r>
      <w:r w:rsidR="00644CF1">
        <w:t>the corrections made by each subsequent tree</w:t>
      </w:r>
      <w:r w:rsidR="00D63B6E">
        <w:t xml:space="preserve"> (</w:t>
      </w:r>
      <w:proofErr w:type="spellStart"/>
      <w:r w:rsidR="00D63B6E" w:rsidRPr="00D63B6E">
        <w:rPr>
          <w:i/>
          <w:iCs/>
        </w:rPr>
        <w:t>learning_rate</w:t>
      </w:r>
      <w:proofErr w:type="spellEnd"/>
      <w:r w:rsidR="00D63B6E">
        <w:t xml:space="preserve">), </w:t>
      </w:r>
      <w:r>
        <w:t>as well as the sample size of the data used for modeling within each boosting iteration</w:t>
      </w:r>
      <w:r w:rsidR="00644CF1">
        <w:t xml:space="preserve"> (</w:t>
      </w:r>
      <w:proofErr w:type="spellStart"/>
      <w:r w:rsidR="00644CF1" w:rsidRPr="00644CF1">
        <w:rPr>
          <w:i/>
          <w:iCs/>
        </w:rPr>
        <w:t>sample_size</w:t>
      </w:r>
      <w:proofErr w:type="spellEnd"/>
      <w:r w:rsidR="00644CF1">
        <w:t>)</w:t>
      </w:r>
      <w:r>
        <w:t xml:space="preserve">. During hyperparameter tuning all of these </w:t>
      </w:r>
      <w:r w:rsidR="0058037A">
        <w:t>were</w:t>
      </w:r>
      <w:r>
        <w:t xml:space="preserve"> tuned using grid-search, except for the number of trees grown, due to the high computational cost associated with large </w:t>
      </w:r>
      <w:r w:rsidR="00D030D1">
        <w:t xml:space="preserve">ensembles of trees. </w:t>
      </w:r>
    </w:p>
    <w:p w14:paraId="31637EC7" w14:textId="3CECF44E" w:rsidR="003D63AF" w:rsidRPr="003D63AF" w:rsidRDefault="00DC4308" w:rsidP="00EA0B8F">
      <w:pPr>
        <w:pStyle w:val="berschrift2"/>
      </w:pPr>
      <w:r>
        <w:t>Evaluation</w:t>
      </w:r>
      <w:r w:rsidR="00DC1445">
        <w:t xml:space="preserve"> </w:t>
      </w:r>
    </w:p>
    <w:p w14:paraId="1A5E1F34" w14:textId="6C2CE990" w:rsidR="0074607E" w:rsidRDefault="007F1898" w:rsidP="00A37965">
      <w:r>
        <w:t>Due to the heavy imbalances in the data set</w:t>
      </w:r>
      <w:r w:rsidR="008B2F33">
        <w:t>’</w:t>
      </w:r>
      <w:r>
        <w:t xml:space="preserve">s target variable </w:t>
      </w:r>
      <w:r w:rsidR="00924704">
        <w:t>specific</w:t>
      </w:r>
      <w:r>
        <w:t xml:space="preserve"> precautions </w:t>
      </w:r>
      <w:r w:rsidR="00357DD0">
        <w:t>had to</w:t>
      </w:r>
      <w:r>
        <w:t xml:space="preserve"> be taken to evaluate the estimated models properly. </w:t>
      </w:r>
      <w:r w:rsidR="0074607E">
        <w:t xml:space="preserve">Since the models used </w:t>
      </w:r>
      <w:r w:rsidR="0074607E">
        <w:lastRenderedPageBreak/>
        <w:t xml:space="preserve">in this study don’t directly predict classes, but class probabilities, the </w:t>
      </w:r>
      <w:r w:rsidR="0074607E">
        <w:rPr>
          <w:i/>
          <w:iCs/>
        </w:rPr>
        <w:t xml:space="preserve">Receiver Operator Characteristic </w:t>
      </w:r>
      <w:r w:rsidR="0074607E">
        <w:t>(ROC) curve</w:t>
      </w:r>
      <w:r w:rsidR="00090394">
        <w:t>s</w:t>
      </w:r>
      <w:r w:rsidR="0074607E">
        <w:t xml:space="preserve"> </w:t>
      </w:r>
      <w:r w:rsidR="00090394">
        <w:t xml:space="preserve">were </w:t>
      </w:r>
      <w:r w:rsidR="00750323">
        <w:t xml:space="preserve">created to visualize </w:t>
      </w:r>
      <w:r w:rsidR="00857704">
        <w:t>predictive</w:t>
      </w:r>
      <w:r w:rsidR="00750323">
        <w:t xml:space="preserve"> performance at varying classification thresholds </w:t>
      </w:r>
      <w:r w:rsidR="0074607E">
        <w:fldChar w:fldCharType="begin"/>
      </w:r>
      <w:r w:rsidR="0074607E">
        <w:instrText xml:space="preserve"> ADDIN ZOTERO_ITEM CSL_CITATION {"citationID":"4URml9Cw","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74607E">
        <w:fldChar w:fldCharType="separate"/>
      </w:r>
      <w:r w:rsidR="0074607E">
        <w:rPr>
          <w:noProof/>
        </w:rPr>
        <w:t>(Kuhn &amp; Johnson, 2013)</w:t>
      </w:r>
      <w:r w:rsidR="0074607E">
        <w:fldChar w:fldCharType="end"/>
      </w:r>
      <w:r w:rsidR="0074607E">
        <w:t xml:space="preserve">. ROC-curves for all model fits are displayed in the appendix. Similar to previous studies that use predictive modeling to </w:t>
      </w:r>
      <w:r w:rsidR="00A50CFB">
        <w:t>estimate</w:t>
      </w:r>
      <w:r w:rsidR="0074607E">
        <w:t xml:space="preserve"> wildfire ignition risk</w:t>
      </w:r>
      <w:r w:rsidR="00C373DA">
        <w:t>,</w:t>
      </w:r>
      <w:r w:rsidR="0074607E">
        <w:t xml:space="preserve"> I use</w:t>
      </w:r>
      <w:r w:rsidR="00C373DA">
        <w:t>d</w:t>
      </w:r>
      <w:r w:rsidR="0074607E">
        <w:t xml:space="preserve"> </w:t>
      </w:r>
      <w:r w:rsidR="00495AA2">
        <w:t xml:space="preserve">the </w:t>
      </w:r>
      <w:r w:rsidR="00495AA2" w:rsidRPr="00A17D80">
        <w:rPr>
          <w:i/>
          <w:iCs/>
        </w:rPr>
        <w:t>Area under the curve</w:t>
      </w:r>
      <w:r w:rsidR="00495AA2">
        <w:rPr>
          <w:i/>
          <w:iCs/>
        </w:rPr>
        <w:t xml:space="preserve"> </w:t>
      </w:r>
      <w:r w:rsidR="00495AA2">
        <w:t>(AUC) of ROC-curves as the primary metric for evaluation</w:t>
      </w:r>
      <w:r w:rsidR="00B90B2E">
        <w:t xml:space="preserve"> </w:t>
      </w:r>
      <w:r w:rsidR="00B90B2E">
        <w:fldChar w:fldCharType="begin"/>
      </w:r>
      <w:r w:rsidR="00B90B2E">
        <w:instrText xml:space="preserve"> ADDIN ZOTERO_ITEM CSL_CITATION {"citationID":"LWTKno0s","properties":{"formattedCitation":"(Catry et al., 2009; Malik et al., 2021; Rodrigues &amp; de la Riva, 2014)","plainCitation":"(Catry et al., 2009; Malik et al., 2021; Rodrigues &amp; de la Riva, 2014)","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90B2E">
        <w:fldChar w:fldCharType="separate"/>
      </w:r>
      <w:r w:rsidR="00B90B2E">
        <w:rPr>
          <w:noProof/>
        </w:rPr>
        <w:t>(Catry et al., 2009; Malik et al., 2021; Rodrigues &amp; de la Riva, 2014)</w:t>
      </w:r>
      <w:r w:rsidR="00B90B2E">
        <w:fldChar w:fldCharType="end"/>
      </w:r>
      <w:r w:rsidR="00495AA2">
        <w:t>.</w:t>
      </w:r>
    </w:p>
    <w:p w14:paraId="313C4FCF" w14:textId="68C7BCE8" w:rsidR="00D43BD9" w:rsidRDefault="00495AA2" w:rsidP="00A37965">
      <w:r w:rsidRPr="0030032E">
        <w:rPr>
          <w:i/>
          <w:iCs/>
        </w:rPr>
        <w:t>Accuracy</w:t>
      </w:r>
      <w:r>
        <w:t xml:space="preserve"> </w:t>
      </w:r>
      <w:r w:rsidR="00F9023B">
        <w:t>was</w:t>
      </w:r>
      <w:r>
        <w:t xml:space="preserve"> disregarded as a primary metric for evaluating model quality, as models can achieve very high accuracy scores when predicting imbalanced data if all testing samples are </w:t>
      </w:r>
      <w:r w:rsidR="00B7575A">
        <w:t>uniformly</w:t>
      </w:r>
      <w:r>
        <w:t xml:space="preserve"> predicted to belong to the majority class. </w:t>
      </w:r>
      <w:r w:rsidR="008B2F33">
        <w:t xml:space="preserve">In these </w:t>
      </w:r>
      <w:r w:rsidR="00461476">
        <w:t>cases,</w:t>
      </w:r>
      <w:r w:rsidR="008B2F33">
        <w:t xml:space="preserve"> the </w:t>
      </w:r>
      <w:r w:rsidR="008B2F33">
        <w:rPr>
          <w:i/>
          <w:iCs/>
        </w:rPr>
        <w:t>F-measure</w:t>
      </w:r>
      <w:r w:rsidR="008B2F33">
        <w:t xml:space="preserve">, defined as the harmonic mean between </w:t>
      </w:r>
      <w:r w:rsidR="008B2F33" w:rsidRPr="008B2F33">
        <w:rPr>
          <w:i/>
          <w:iCs/>
        </w:rPr>
        <w:t>recall</w:t>
      </w:r>
      <w:r w:rsidR="008B2F33">
        <w:t xml:space="preserve"> and </w:t>
      </w:r>
      <w:r w:rsidR="008B2F33">
        <w:rPr>
          <w:i/>
          <w:iCs/>
        </w:rPr>
        <w:t>precision</w:t>
      </w:r>
      <w:r w:rsidR="008B2F33">
        <w:t xml:space="preserve">, is a more reliable score due to taking both the true positive rate as well as the reliability of positive predictions into account. The </w:t>
      </w:r>
      <w:r w:rsidR="008B2F33">
        <w:rPr>
          <w:i/>
          <w:iCs/>
        </w:rPr>
        <w:t xml:space="preserve">F-measure </w:t>
      </w:r>
      <w:r w:rsidR="008B2F33" w:rsidRPr="008B2F33">
        <w:t>is defined as follows</w:t>
      </w:r>
      <w:r w:rsidR="00461476">
        <w:t xml:space="preserve">, where </w:t>
      </w:r>
      <w:r w:rsidR="00461476" w:rsidRPr="00461476">
        <w:rPr>
          <w:i/>
          <w:iCs/>
        </w:rPr>
        <w:t>TP</w:t>
      </w:r>
      <w:r w:rsidR="00461476">
        <w:t xml:space="preserve"> denotes true positives, </w:t>
      </w:r>
      <w:r w:rsidR="00461476" w:rsidRPr="00461476">
        <w:rPr>
          <w:i/>
          <w:iCs/>
        </w:rPr>
        <w:t>FP</w:t>
      </w:r>
      <w:r w:rsidR="00461476">
        <w:t xml:space="preserve"> denotes false positives and </w:t>
      </w:r>
      <w:r w:rsidR="00461476" w:rsidRPr="00461476">
        <w:rPr>
          <w:i/>
          <w:iCs/>
        </w:rPr>
        <w:t>FN</w:t>
      </w:r>
      <w:r w:rsidR="00461476">
        <w:t xml:space="preserve"> denotes false negatives</w:t>
      </w:r>
      <w:r w:rsidR="00800615">
        <w:t>:</w:t>
      </w:r>
    </w:p>
    <w:p w14:paraId="54A1C508" w14:textId="77777777" w:rsidR="00CA48B8" w:rsidRDefault="001872FB" w:rsidP="00A37965">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r>
                <m:rPr>
                  <m:sty m:val="p"/>
                </m:rPr>
                <w:rPr>
                  <w:rFonts w:ascii="Cambria Math" w:hAnsi="Cambria Math"/>
                </w:rPr>
                <m:t>)</m:t>
              </m:r>
            </m:den>
          </m:f>
          <m:r>
            <m:rPr>
              <m:sty m:val="p"/>
            </m:rPr>
            <w:rPr>
              <w:rFonts w:ascii="Cambria Math" w:hAnsi="Cambria Math"/>
            </w:rPr>
            <m:t>=2∙</m:t>
          </m:r>
          <m:f>
            <m:fPr>
              <m:ctrlPr>
                <w:rPr>
                  <w:rFonts w:ascii="Cambria Math" w:hAnsi="Cambria Math"/>
                </w:rPr>
              </m:ctrlPr>
            </m:fPr>
            <m:num>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r>
            <m:rPr>
              <m:sty m:val="p"/>
            </m:rPr>
            <w:rPr>
              <w:rFonts w:ascii="Cambria Math" w:hAnsi="Cambria Math"/>
            </w:rPr>
            <m:t xml:space="preserve"> </m:t>
          </m:r>
        </m:oMath>
      </m:oMathPara>
    </w:p>
    <w:p w14:paraId="7BB9755C" w14:textId="1B7B29FF" w:rsidR="008B2F33" w:rsidRPr="00461476" w:rsidRDefault="00CA48B8" w:rsidP="00AD4CA0">
      <w:pPr>
        <w:pStyle w:val="Beschriftung"/>
      </w:pPr>
      <w:r>
        <w:t xml:space="preserve">Equation </w:t>
      </w:r>
      <w:r w:rsidR="00A92F32">
        <w:fldChar w:fldCharType="begin"/>
      </w:r>
      <w:r w:rsidR="00A92F32">
        <w:instrText xml:space="preserve"> SEQ Equation \* ARABIC </w:instrText>
      </w:r>
      <w:r w:rsidR="00A92F32">
        <w:fldChar w:fldCharType="separate"/>
      </w:r>
      <w:r>
        <w:rPr>
          <w:noProof/>
        </w:rPr>
        <w:t>2</w:t>
      </w:r>
      <w:r w:rsidR="00A92F32">
        <w:rPr>
          <w:noProof/>
        </w:rPr>
        <w:fldChar w:fldCharType="end"/>
      </w:r>
      <w:r>
        <w:t>: Computation of the F-measure</w:t>
      </w:r>
    </w:p>
    <w:p w14:paraId="110BF411" w14:textId="30B4D2CD" w:rsidR="00461476" w:rsidRPr="0037615E" w:rsidRDefault="00456F55" w:rsidP="00A37965">
      <w:r w:rsidRPr="0037615E">
        <w:t xml:space="preserve">Additionally, not only the imbalance between the classes in the target variable </w:t>
      </w:r>
      <w:r w:rsidR="00EA4B11">
        <w:t>had</w:t>
      </w:r>
      <w:r w:rsidRPr="0037615E">
        <w:t xml:space="preserve"> to be considered, but also their associated </w:t>
      </w:r>
      <w:r w:rsidR="00740293" w:rsidRPr="0037615E">
        <w:t xml:space="preserve">classification </w:t>
      </w:r>
      <w:r w:rsidRPr="0037615E">
        <w:t xml:space="preserve">cost. </w:t>
      </w:r>
      <w:r w:rsidR="00577210" w:rsidRPr="0037615E">
        <w:t xml:space="preserve">There is a higher cost associated with misclassifying wildfire ignitions as non-events than predicting a high probability for wildfire occurrence when in truth no fire ignition </w:t>
      </w:r>
      <w:r w:rsidR="00EA4B11">
        <w:t>takes</w:t>
      </w:r>
      <w:r w:rsidR="00577210" w:rsidRPr="0037615E">
        <w:t xml:space="preserve"> place. This circumstance can be built into model evaluation by weighting misclassifications in such a way that false negatives are penalized more heavily than false positives. I implement</w:t>
      </w:r>
      <w:r w:rsidR="00EA4B11">
        <w:t>ed</w:t>
      </w:r>
      <w:r w:rsidR="00577210" w:rsidRPr="0037615E">
        <w:t xml:space="preserve"> such a metric by customizing the </w:t>
      </w:r>
      <w:r w:rsidR="00577210" w:rsidRPr="0030032E">
        <w:rPr>
          <w:i/>
          <w:iCs/>
        </w:rPr>
        <w:t xml:space="preserve">classification cost </w:t>
      </w:r>
      <w:r w:rsidR="00577210" w:rsidRPr="0037615E">
        <w:t xml:space="preserve">function with a cost matrix that penalizes false negatives twice as much as false positives. </w:t>
      </w:r>
    </w:p>
    <w:p w14:paraId="3FEED370" w14:textId="5A86D00A" w:rsidR="00577210" w:rsidRDefault="00722642" w:rsidP="00A37965">
      <w:r>
        <w:t xml:space="preserve">ROC-AUC </w:t>
      </w:r>
      <w:r w:rsidR="00EA4B11">
        <w:t>was</w:t>
      </w:r>
      <w:r>
        <w:t xml:space="preserve"> used for evaluating both the </w:t>
      </w:r>
      <w:r w:rsidR="00EA4B11">
        <w:t>finalized</w:t>
      </w:r>
      <w:r>
        <w:t xml:space="preserve"> models and the hyperparameter combinations during tuning</w:t>
      </w:r>
      <w:r w:rsidR="0030032E">
        <w:t xml:space="preserve"> </w:t>
      </w:r>
      <w:proofErr w:type="gramStart"/>
      <w:r w:rsidR="00EA4B11">
        <w:t>in order to</w:t>
      </w:r>
      <w:proofErr w:type="gramEnd"/>
      <w:r w:rsidR="0030032E">
        <w:t xml:space="preserve"> </w:t>
      </w:r>
      <w:r>
        <w:t>maximiz</w:t>
      </w:r>
      <w:r w:rsidR="0030032E">
        <w:t xml:space="preserve">e </w:t>
      </w:r>
      <w:r>
        <w:t xml:space="preserve">predictive </w:t>
      </w:r>
      <w:r>
        <w:lastRenderedPageBreak/>
        <w:t xml:space="preserve">power. The </w:t>
      </w:r>
      <w:r w:rsidRPr="00B646DC">
        <w:rPr>
          <w:i/>
          <w:iCs/>
        </w:rPr>
        <w:t>F-measure</w:t>
      </w:r>
      <w:r>
        <w:t xml:space="preserve"> </w:t>
      </w:r>
      <w:r w:rsidR="00A17D80">
        <w:t xml:space="preserve">is also listed </w:t>
      </w:r>
      <w:r>
        <w:t xml:space="preserve">among the </w:t>
      </w:r>
      <w:r w:rsidR="00A17D80">
        <w:t xml:space="preserve">performance metrics for all model fits, </w:t>
      </w:r>
      <w:r w:rsidR="00B646DC">
        <w:t>along with</w:t>
      </w:r>
      <w:r>
        <w:t xml:space="preserve"> its </w:t>
      </w:r>
      <w:proofErr w:type="gramStart"/>
      <w:r>
        <w:t>components</w:t>
      </w:r>
      <w:proofErr w:type="gramEnd"/>
      <w:r>
        <w:t xml:space="preserve"> </w:t>
      </w:r>
      <w:r w:rsidRPr="00722642">
        <w:rPr>
          <w:i/>
          <w:iCs/>
        </w:rPr>
        <w:t>precision</w:t>
      </w:r>
      <w:r>
        <w:t xml:space="preserve"> and </w:t>
      </w:r>
      <w:r w:rsidRPr="00722642">
        <w:rPr>
          <w:i/>
          <w:iCs/>
        </w:rPr>
        <w:t>recall</w:t>
      </w:r>
      <w:r>
        <w:t xml:space="preserve">, </w:t>
      </w:r>
      <w:r w:rsidR="00C84C04">
        <w:t xml:space="preserve">as well as </w:t>
      </w:r>
      <w:r>
        <w:t xml:space="preserve">the </w:t>
      </w:r>
      <w:r w:rsidRPr="00722642">
        <w:rPr>
          <w:i/>
          <w:iCs/>
        </w:rPr>
        <w:t>penalized classification cost</w:t>
      </w:r>
      <w:r>
        <w:t xml:space="preserve"> and </w:t>
      </w:r>
      <w:r w:rsidRPr="0030032E">
        <w:rPr>
          <w:i/>
          <w:iCs/>
        </w:rPr>
        <w:t>accuracy</w:t>
      </w:r>
      <w:r w:rsidR="00B646DC">
        <w:t>.</w:t>
      </w:r>
      <w:r w:rsidR="00E307E1">
        <w:t xml:space="preserve"> </w:t>
      </w:r>
      <w:r w:rsidR="00C84C04">
        <w:t xml:space="preserve">The </w:t>
      </w:r>
      <w:r w:rsidR="007015AF">
        <w:t>p</w:t>
      </w:r>
      <w:r w:rsidR="004301DE">
        <w:t xml:space="preserve">erformance of </w:t>
      </w:r>
      <w:r w:rsidR="00C84C04">
        <w:t xml:space="preserve">the best </w:t>
      </w:r>
      <w:r w:rsidR="007015AF">
        <w:t xml:space="preserve">estimated </w:t>
      </w:r>
      <w:r w:rsidR="004301DE">
        <w:t>models is also visually represented with confusion matrices, displaying a cross-tabulation of the predicted and observed classes</w:t>
      </w:r>
      <w:r w:rsidR="007015AF">
        <w:t>.</w:t>
      </w:r>
      <w:r w:rsidR="004301DE">
        <w:t xml:space="preserve"> </w:t>
      </w:r>
      <w:r w:rsidR="00C84C04">
        <w:t>The complete collection of ROC-curves and confusion matrices can be found in the appendix.</w:t>
      </w:r>
    </w:p>
    <w:p w14:paraId="7A46F0C7" w14:textId="696528EE" w:rsidR="0001285C" w:rsidRDefault="0001285C" w:rsidP="00EA0B8F">
      <w:pPr>
        <w:pStyle w:val="berschrift1"/>
      </w:pPr>
      <w:r>
        <w:t>Results</w:t>
      </w:r>
    </w:p>
    <w:p w14:paraId="68E00F12" w14:textId="4C9DBBA7" w:rsidR="003D63AF" w:rsidRDefault="003904BC" w:rsidP="00A37965">
      <w:r>
        <w:t>TABLE X shows the final selection of predictor variables used for modeling</w:t>
      </w:r>
      <w:r w:rsidR="00B52BE9">
        <w:t>, as present after the described data preparation steps</w:t>
      </w:r>
      <w:r>
        <w:t xml:space="preserve">. All models </w:t>
      </w:r>
      <w:r w:rsidR="00B5125A">
        <w:t>were</w:t>
      </w:r>
      <w:r>
        <w:t xml:space="preserve"> </w:t>
      </w:r>
      <w:r w:rsidR="00F54118">
        <w:t>estimated</w:t>
      </w:r>
      <w:r>
        <w:t xml:space="preserve"> </w:t>
      </w:r>
      <w:r w:rsidR="00BD758E">
        <w:t xml:space="preserve">using these predictors, with some model-specific transformations </w:t>
      </w:r>
      <w:r w:rsidR="002C3DB5">
        <w:t>applied</w:t>
      </w:r>
      <w:r w:rsidR="00BD758E">
        <w:t xml:space="preserve"> as described in chapter 4</w:t>
      </w:r>
      <w:r>
        <w:t xml:space="preserve">. </w:t>
      </w:r>
      <w:r w:rsidR="00A7281B">
        <w:t>Recall</w:t>
      </w:r>
      <w:r w:rsidR="006E069A">
        <w:t xml:space="preserve"> that the data was split into training and testing subsets based on the year instead of random sampling. </w:t>
      </w:r>
    </w:p>
    <w:p w14:paraId="60A4D3E2" w14:textId="3DB929F5" w:rsidR="0096536A" w:rsidRPr="0096536A" w:rsidRDefault="0096536A" w:rsidP="00EA0B8F">
      <w:pPr>
        <w:pStyle w:val="berschrift2"/>
      </w:pPr>
      <w:r>
        <w:t xml:space="preserve">Resampling </w:t>
      </w:r>
    </w:p>
    <w:tbl>
      <w:tblPr>
        <w:tblStyle w:val="Gitternetztabelle7farbigAkzent1"/>
        <w:tblW w:w="0" w:type="auto"/>
        <w:tblLook w:val="04A0" w:firstRow="1" w:lastRow="0" w:firstColumn="1" w:lastColumn="0" w:noHBand="0" w:noVBand="1"/>
      </w:tblPr>
      <w:tblGrid>
        <w:gridCol w:w="2127"/>
        <w:gridCol w:w="1163"/>
        <w:gridCol w:w="1087"/>
        <w:gridCol w:w="1266"/>
        <w:gridCol w:w="1045"/>
        <w:gridCol w:w="1109"/>
        <w:gridCol w:w="1134"/>
      </w:tblGrid>
      <w:tr w:rsidR="003639DF" w:rsidRPr="00EC647D" w14:paraId="0304F879" w14:textId="77777777" w:rsidTr="00BB2C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14:paraId="539BE5BC" w14:textId="77777777" w:rsidR="00D91F46" w:rsidRPr="00EC647D" w:rsidRDefault="00D91F46" w:rsidP="002E32EE">
            <w:pPr>
              <w:spacing w:line="276" w:lineRule="auto"/>
            </w:pPr>
            <w:proofErr w:type="gramStart"/>
            <w:r w:rsidRPr="00EC647D">
              <w:t>.metric</w:t>
            </w:r>
            <w:proofErr w:type="gramEnd"/>
          </w:p>
        </w:tc>
        <w:tc>
          <w:tcPr>
            <w:tcW w:w="1163" w:type="dxa"/>
          </w:tcPr>
          <w:p w14:paraId="1EC94586" w14:textId="76922313" w:rsidR="00D91F46" w:rsidRPr="00EC647D"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EC647D">
              <w:t>GLM</w:t>
            </w:r>
            <w:r w:rsidR="00BB2C93">
              <w:br/>
            </w:r>
            <w:r w:rsidRPr="00EC647D">
              <w:t>(down)</w:t>
            </w:r>
          </w:p>
        </w:tc>
        <w:tc>
          <w:tcPr>
            <w:tcW w:w="1087" w:type="dxa"/>
          </w:tcPr>
          <w:p w14:paraId="2A7CF28F" w14:textId="415FA3EA" w:rsidR="00D91F46" w:rsidRPr="00EC647D"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EC647D">
              <w:t xml:space="preserve">GLM </w:t>
            </w:r>
            <w:r w:rsidR="002A7792">
              <w:br/>
            </w:r>
            <w:r w:rsidRPr="00EC647D">
              <w:t>(up)</w:t>
            </w:r>
          </w:p>
        </w:tc>
        <w:tc>
          <w:tcPr>
            <w:tcW w:w="1266" w:type="dxa"/>
          </w:tcPr>
          <w:p w14:paraId="1672195D" w14:textId="0D202D8A" w:rsidR="00D91F46" w:rsidRPr="00EC647D"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EC647D">
              <w:t xml:space="preserve">RF </w:t>
            </w:r>
            <w:r w:rsidR="002A7792">
              <w:br/>
            </w:r>
            <w:r w:rsidRPr="00EC647D">
              <w:t>(down)</w:t>
            </w:r>
          </w:p>
        </w:tc>
        <w:tc>
          <w:tcPr>
            <w:tcW w:w="1045" w:type="dxa"/>
          </w:tcPr>
          <w:p w14:paraId="3243CE37" w14:textId="119E1D1C" w:rsidR="00D91F46" w:rsidRPr="00EC647D"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EC647D">
              <w:t xml:space="preserve">RF </w:t>
            </w:r>
            <w:r w:rsidR="003639DF" w:rsidRPr="00EC647D">
              <w:br/>
            </w:r>
            <w:r w:rsidRPr="00EC647D">
              <w:t>(up)</w:t>
            </w:r>
          </w:p>
        </w:tc>
        <w:tc>
          <w:tcPr>
            <w:tcW w:w="1109" w:type="dxa"/>
          </w:tcPr>
          <w:p w14:paraId="6E4AEE1E" w14:textId="77777777" w:rsidR="00D91F46" w:rsidRPr="00EC647D"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EC647D">
              <w:t>XGB (down)</w:t>
            </w:r>
          </w:p>
        </w:tc>
        <w:tc>
          <w:tcPr>
            <w:tcW w:w="1134" w:type="dxa"/>
          </w:tcPr>
          <w:p w14:paraId="4B9DE271" w14:textId="267FBF55" w:rsidR="00D91F46" w:rsidRPr="00EC647D" w:rsidRDefault="00D91F46" w:rsidP="002E32EE">
            <w:pPr>
              <w:spacing w:line="276" w:lineRule="auto"/>
              <w:cnfStyle w:val="100000000000" w:firstRow="1" w:lastRow="0" w:firstColumn="0" w:lastColumn="0" w:oddVBand="0" w:evenVBand="0" w:oddHBand="0" w:evenHBand="0" w:firstRowFirstColumn="0" w:firstRowLastColumn="0" w:lastRowFirstColumn="0" w:lastRowLastColumn="0"/>
            </w:pPr>
            <w:r w:rsidRPr="00EC647D">
              <w:t xml:space="preserve">XGB </w:t>
            </w:r>
            <w:r w:rsidR="002A7792">
              <w:br/>
            </w:r>
            <w:r w:rsidRPr="00EC647D">
              <w:t>(up)</w:t>
            </w:r>
          </w:p>
        </w:tc>
      </w:tr>
      <w:tr w:rsidR="003639DF" w:rsidRPr="00EC647D" w14:paraId="2BF697F2"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0BCF140" w14:textId="77777777" w:rsidR="00D91F46" w:rsidRPr="00EC647D" w:rsidRDefault="00D91F46" w:rsidP="00A37965">
            <w:r w:rsidRPr="00EC647D">
              <w:t>accuracy</w:t>
            </w:r>
          </w:p>
        </w:tc>
        <w:tc>
          <w:tcPr>
            <w:tcW w:w="1163" w:type="dxa"/>
            <w:shd w:val="clear" w:color="auto" w:fill="auto"/>
          </w:tcPr>
          <w:p w14:paraId="1B80266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7</w:t>
            </w:r>
          </w:p>
        </w:tc>
        <w:tc>
          <w:tcPr>
            <w:tcW w:w="1087" w:type="dxa"/>
            <w:shd w:val="clear" w:color="auto" w:fill="auto"/>
          </w:tcPr>
          <w:p w14:paraId="1E4E1B75"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19</w:t>
            </w:r>
          </w:p>
        </w:tc>
        <w:tc>
          <w:tcPr>
            <w:tcW w:w="1266" w:type="dxa"/>
            <w:shd w:val="clear" w:color="auto" w:fill="auto"/>
          </w:tcPr>
          <w:p w14:paraId="3580096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873</w:t>
            </w:r>
          </w:p>
        </w:tc>
        <w:tc>
          <w:tcPr>
            <w:tcW w:w="1045" w:type="dxa"/>
            <w:shd w:val="clear" w:color="auto" w:fill="auto"/>
          </w:tcPr>
          <w:p w14:paraId="0BF5B393"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986</w:t>
            </w:r>
          </w:p>
        </w:tc>
        <w:tc>
          <w:tcPr>
            <w:tcW w:w="1109" w:type="dxa"/>
            <w:shd w:val="clear" w:color="auto" w:fill="auto"/>
          </w:tcPr>
          <w:p w14:paraId="6BF6CB3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827</w:t>
            </w:r>
          </w:p>
        </w:tc>
        <w:tc>
          <w:tcPr>
            <w:tcW w:w="1134" w:type="dxa"/>
            <w:shd w:val="clear" w:color="auto" w:fill="auto"/>
          </w:tcPr>
          <w:p w14:paraId="75DFF63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904</w:t>
            </w:r>
          </w:p>
        </w:tc>
      </w:tr>
      <w:tr w:rsidR="00D91F46" w:rsidRPr="00EC647D" w14:paraId="619942FA"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2E2FD64A" w14:textId="77777777" w:rsidR="00D91F46" w:rsidRPr="00EC647D" w:rsidRDefault="00D91F46" w:rsidP="00A37965">
            <w:r w:rsidRPr="00EC647D">
              <w:t>Classification cost</w:t>
            </w:r>
          </w:p>
        </w:tc>
        <w:tc>
          <w:tcPr>
            <w:tcW w:w="1163" w:type="dxa"/>
            <w:shd w:val="clear" w:color="auto" w:fill="auto"/>
          </w:tcPr>
          <w:p w14:paraId="7C3C914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76</w:t>
            </w:r>
          </w:p>
        </w:tc>
        <w:tc>
          <w:tcPr>
            <w:tcW w:w="1087" w:type="dxa"/>
            <w:shd w:val="clear" w:color="auto" w:fill="auto"/>
          </w:tcPr>
          <w:p w14:paraId="3A9E13B4"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307</w:t>
            </w:r>
          </w:p>
        </w:tc>
        <w:tc>
          <w:tcPr>
            <w:tcW w:w="1266" w:type="dxa"/>
            <w:shd w:val="clear" w:color="auto" w:fill="auto"/>
          </w:tcPr>
          <w:p w14:paraId="5D66C22C"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34</w:t>
            </w:r>
          </w:p>
        </w:tc>
        <w:tc>
          <w:tcPr>
            <w:tcW w:w="1045" w:type="dxa"/>
            <w:shd w:val="clear" w:color="auto" w:fill="auto"/>
          </w:tcPr>
          <w:p w14:paraId="4A33ED6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7</w:t>
            </w:r>
          </w:p>
        </w:tc>
        <w:tc>
          <w:tcPr>
            <w:tcW w:w="1109" w:type="dxa"/>
            <w:shd w:val="clear" w:color="auto" w:fill="auto"/>
          </w:tcPr>
          <w:p w14:paraId="45272C9C"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34</w:t>
            </w:r>
          </w:p>
        </w:tc>
        <w:tc>
          <w:tcPr>
            <w:tcW w:w="1134" w:type="dxa"/>
            <w:shd w:val="clear" w:color="auto" w:fill="auto"/>
          </w:tcPr>
          <w:p w14:paraId="0AE72C4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158</w:t>
            </w:r>
          </w:p>
        </w:tc>
      </w:tr>
      <w:tr w:rsidR="003639DF" w:rsidRPr="00EC647D" w14:paraId="0AE6DC1F"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FAB65B5" w14:textId="77777777" w:rsidR="00D91F46" w:rsidRPr="00EC647D" w:rsidRDefault="00D91F46" w:rsidP="00A37965">
            <w:r w:rsidRPr="00EC647D">
              <w:t>F-measure</w:t>
            </w:r>
          </w:p>
        </w:tc>
        <w:tc>
          <w:tcPr>
            <w:tcW w:w="1163" w:type="dxa"/>
            <w:shd w:val="clear" w:color="auto" w:fill="auto"/>
          </w:tcPr>
          <w:p w14:paraId="7D69B860"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09</w:t>
            </w:r>
          </w:p>
        </w:tc>
        <w:tc>
          <w:tcPr>
            <w:tcW w:w="1087" w:type="dxa"/>
            <w:shd w:val="clear" w:color="auto" w:fill="auto"/>
          </w:tcPr>
          <w:p w14:paraId="5BD3431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081</w:t>
            </w:r>
          </w:p>
        </w:tc>
        <w:tc>
          <w:tcPr>
            <w:tcW w:w="1266" w:type="dxa"/>
            <w:shd w:val="clear" w:color="auto" w:fill="auto"/>
          </w:tcPr>
          <w:p w14:paraId="52C1D240"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62</w:t>
            </w:r>
          </w:p>
        </w:tc>
        <w:tc>
          <w:tcPr>
            <w:tcW w:w="1045" w:type="dxa"/>
            <w:shd w:val="clear" w:color="auto" w:fill="auto"/>
          </w:tcPr>
          <w:p w14:paraId="70ABB59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429</w:t>
            </w:r>
          </w:p>
        </w:tc>
        <w:tc>
          <w:tcPr>
            <w:tcW w:w="1109" w:type="dxa"/>
            <w:shd w:val="clear" w:color="auto" w:fill="auto"/>
          </w:tcPr>
          <w:p w14:paraId="06635C79"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24</w:t>
            </w:r>
          </w:p>
        </w:tc>
        <w:tc>
          <w:tcPr>
            <w:tcW w:w="1134" w:type="dxa"/>
            <w:shd w:val="clear" w:color="auto" w:fill="auto"/>
          </w:tcPr>
          <w:p w14:paraId="2CDF3AF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59</w:t>
            </w:r>
          </w:p>
        </w:tc>
      </w:tr>
      <w:tr w:rsidR="00D91F46" w:rsidRPr="00EC647D" w14:paraId="34297EFE"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55974D6E" w14:textId="77777777" w:rsidR="00D91F46" w:rsidRPr="00EC647D" w:rsidRDefault="00D91F46" w:rsidP="00A37965">
            <w:r w:rsidRPr="00EC647D">
              <w:t>precision</w:t>
            </w:r>
          </w:p>
        </w:tc>
        <w:tc>
          <w:tcPr>
            <w:tcW w:w="1163" w:type="dxa"/>
            <w:shd w:val="clear" w:color="auto" w:fill="auto"/>
          </w:tcPr>
          <w:p w14:paraId="28824955"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8</w:t>
            </w:r>
          </w:p>
        </w:tc>
        <w:tc>
          <w:tcPr>
            <w:tcW w:w="1087" w:type="dxa"/>
            <w:shd w:val="clear" w:color="auto" w:fill="auto"/>
          </w:tcPr>
          <w:p w14:paraId="2944099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2</w:t>
            </w:r>
          </w:p>
        </w:tc>
        <w:tc>
          <w:tcPr>
            <w:tcW w:w="1266" w:type="dxa"/>
            <w:shd w:val="clear" w:color="auto" w:fill="auto"/>
          </w:tcPr>
          <w:p w14:paraId="323092D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9</w:t>
            </w:r>
          </w:p>
        </w:tc>
        <w:tc>
          <w:tcPr>
            <w:tcW w:w="1045" w:type="dxa"/>
            <w:shd w:val="clear" w:color="auto" w:fill="auto"/>
          </w:tcPr>
          <w:p w14:paraId="0C7D0ECE"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585</w:t>
            </w:r>
          </w:p>
        </w:tc>
        <w:tc>
          <w:tcPr>
            <w:tcW w:w="1109" w:type="dxa"/>
            <w:shd w:val="clear" w:color="auto" w:fill="auto"/>
          </w:tcPr>
          <w:p w14:paraId="34ADB52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67</w:t>
            </w:r>
          </w:p>
        </w:tc>
        <w:tc>
          <w:tcPr>
            <w:tcW w:w="1134" w:type="dxa"/>
            <w:shd w:val="clear" w:color="auto" w:fill="auto"/>
          </w:tcPr>
          <w:p w14:paraId="070A60A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92</w:t>
            </w:r>
          </w:p>
        </w:tc>
      </w:tr>
      <w:tr w:rsidR="003639DF" w:rsidRPr="00EC647D" w14:paraId="1D6DB7B4"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6F997D6" w14:textId="77777777" w:rsidR="00D91F46" w:rsidRPr="00EC647D" w:rsidRDefault="00D91F46" w:rsidP="00A37965">
            <w:r w:rsidRPr="00EC647D">
              <w:t>recall</w:t>
            </w:r>
          </w:p>
        </w:tc>
        <w:tc>
          <w:tcPr>
            <w:tcW w:w="1163" w:type="dxa"/>
            <w:shd w:val="clear" w:color="auto" w:fill="auto"/>
          </w:tcPr>
          <w:p w14:paraId="2042C41C"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35</w:t>
            </w:r>
          </w:p>
        </w:tc>
        <w:tc>
          <w:tcPr>
            <w:tcW w:w="1087" w:type="dxa"/>
            <w:shd w:val="clear" w:color="auto" w:fill="auto"/>
          </w:tcPr>
          <w:p w14:paraId="3C6A3812"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5</w:t>
            </w:r>
          </w:p>
        </w:tc>
        <w:tc>
          <w:tcPr>
            <w:tcW w:w="1266" w:type="dxa"/>
            <w:shd w:val="clear" w:color="auto" w:fill="auto"/>
          </w:tcPr>
          <w:p w14:paraId="51F5D27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4</w:t>
            </w:r>
          </w:p>
        </w:tc>
        <w:tc>
          <w:tcPr>
            <w:tcW w:w="1045" w:type="dxa"/>
            <w:shd w:val="clear" w:color="auto" w:fill="auto"/>
          </w:tcPr>
          <w:p w14:paraId="5E982DD1"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339</w:t>
            </w:r>
          </w:p>
        </w:tc>
        <w:tc>
          <w:tcPr>
            <w:tcW w:w="1109" w:type="dxa"/>
            <w:shd w:val="clear" w:color="auto" w:fill="auto"/>
          </w:tcPr>
          <w:p w14:paraId="0F229E2B"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w:t>
            </w:r>
          </w:p>
        </w:tc>
        <w:tc>
          <w:tcPr>
            <w:tcW w:w="1134" w:type="dxa"/>
            <w:shd w:val="clear" w:color="auto" w:fill="auto"/>
          </w:tcPr>
          <w:p w14:paraId="3E1A9909"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584</w:t>
            </w:r>
          </w:p>
        </w:tc>
      </w:tr>
      <w:tr w:rsidR="00D91F46" w:rsidRPr="00EC647D" w14:paraId="2095F462"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152D282B" w14:textId="77777777" w:rsidR="00D91F46" w:rsidRPr="00EC647D" w:rsidRDefault="00D91F46" w:rsidP="00A37965">
            <w:r w:rsidRPr="00EC647D">
              <w:t>ROC-AUC</w:t>
            </w:r>
          </w:p>
        </w:tc>
        <w:tc>
          <w:tcPr>
            <w:tcW w:w="1163" w:type="dxa"/>
            <w:shd w:val="clear" w:color="auto" w:fill="auto"/>
          </w:tcPr>
          <w:p w14:paraId="006AC0CF"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27</w:t>
            </w:r>
          </w:p>
        </w:tc>
        <w:tc>
          <w:tcPr>
            <w:tcW w:w="1087" w:type="dxa"/>
            <w:shd w:val="clear" w:color="auto" w:fill="auto"/>
          </w:tcPr>
          <w:p w14:paraId="1A7367BE"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3</w:t>
            </w:r>
          </w:p>
        </w:tc>
        <w:tc>
          <w:tcPr>
            <w:tcW w:w="1266" w:type="dxa"/>
            <w:shd w:val="clear" w:color="auto" w:fill="auto"/>
          </w:tcPr>
          <w:p w14:paraId="585FB3BF"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916</w:t>
            </w:r>
          </w:p>
        </w:tc>
        <w:tc>
          <w:tcPr>
            <w:tcW w:w="1045" w:type="dxa"/>
            <w:shd w:val="clear" w:color="auto" w:fill="auto"/>
          </w:tcPr>
          <w:p w14:paraId="6A7F95EA"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933</w:t>
            </w:r>
          </w:p>
        </w:tc>
        <w:tc>
          <w:tcPr>
            <w:tcW w:w="1109" w:type="dxa"/>
            <w:shd w:val="clear" w:color="auto" w:fill="auto"/>
          </w:tcPr>
          <w:p w14:paraId="3BA72D57"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9</w:t>
            </w:r>
          </w:p>
        </w:tc>
        <w:tc>
          <w:tcPr>
            <w:tcW w:w="1134" w:type="dxa"/>
            <w:shd w:val="clear" w:color="auto" w:fill="auto"/>
          </w:tcPr>
          <w:p w14:paraId="17833BB3"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66</w:t>
            </w:r>
          </w:p>
        </w:tc>
      </w:tr>
    </w:tbl>
    <w:p w14:paraId="036D2838" w14:textId="24748201" w:rsidR="00D91F46" w:rsidRDefault="003639DF" w:rsidP="00AD4CA0">
      <w:pPr>
        <w:pStyle w:val="Beschriftung"/>
      </w:pPr>
      <w:bookmarkStart w:id="0" w:name="_Ref88158320"/>
      <w:r>
        <w:t xml:space="preserve">Table </w:t>
      </w:r>
      <w:r w:rsidR="00A92F32">
        <w:fldChar w:fldCharType="begin"/>
      </w:r>
      <w:r w:rsidR="00A92F32">
        <w:instrText xml:space="preserve"> SEQ Table \* ARABIC </w:instrText>
      </w:r>
      <w:r w:rsidR="00A92F32">
        <w:fldChar w:fldCharType="separate"/>
      </w:r>
      <w:r w:rsidR="00BC50C5">
        <w:rPr>
          <w:noProof/>
        </w:rPr>
        <w:t>2</w:t>
      </w:r>
      <w:r w:rsidR="00A92F32">
        <w:rPr>
          <w:noProof/>
        </w:rPr>
        <w:fldChar w:fldCharType="end"/>
      </w:r>
      <w:bookmarkEnd w:id="0"/>
      <w:r>
        <w:t>: Performance metrics based on 5-fold CV</w:t>
      </w:r>
    </w:p>
    <w:p w14:paraId="0CD57661" w14:textId="7124F5F4" w:rsidR="00A25E03" w:rsidRDefault="00F54118" w:rsidP="00A37965">
      <w:r>
        <w:t>Performance metrics based on resampling the training data with 5-fold cross validation show promising results for all model</w:t>
      </w:r>
      <w:r w:rsidR="00A53A16">
        <w:t xml:space="preserve"> specifications</w:t>
      </w:r>
      <w:r>
        <w:t>. There is a clear model hierarchy with logistic regression being outclassed by all tree-based ensemble models in terms of ROC-AUC. Random Forest ranks highest in terms of ROC-AUC</w:t>
      </w:r>
      <w:r w:rsidR="00035F1F">
        <w:t xml:space="preserve">, regardless of the subsampling method used to balance out the classes of the target variable. Both the </w:t>
      </w:r>
      <w:proofErr w:type="spellStart"/>
      <w:r w:rsidR="00035F1F">
        <w:t>upsampled</w:t>
      </w:r>
      <w:proofErr w:type="spellEnd"/>
      <w:r w:rsidR="00035F1F">
        <w:t xml:space="preserve"> and the </w:t>
      </w:r>
      <w:proofErr w:type="spellStart"/>
      <w:r w:rsidR="00035F1F">
        <w:t>downsampled</w:t>
      </w:r>
      <w:proofErr w:type="spellEnd"/>
      <w:r w:rsidR="00035F1F">
        <w:t xml:space="preserve"> versions of the </w:t>
      </w:r>
      <w:r w:rsidR="00A53A16">
        <w:lastRenderedPageBreak/>
        <w:t>training data</w:t>
      </w:r>
      <w:r w:rsidR="00035F1F">
        <w:t xml:space="preserve"> </w:t>
      </w:r>
      <w:r w:rsidR="00A53A16">
        <w:t>lead to</w:t>
      </w:r>
      <w:r w:rsidR="00035F1F">
        <w:t xml:space="preserve"> ROC-AUC values beyond the 0.9 threshold</w:t>
      </w:r>
      <w:r w:rsidR="00A53A16">
        <w:t xml:space="preserve"> when using the Random Forest classifier. RF-estimation based on the </w:t>
      </w:r>
      <w:proofErr w:type="spellStart"/>
      <w:r w:rsidR="00A53A16">
        <w:t>upsampled</w:t>
      </w:r>
      <w:proofErr w:type="spellEnd"/>
      <w:r w:rsidR="00A53A16">
        <w:t xml:space="preserve"> data achieves an average ROC-AUC of 0.933 </w:t>
      </w:r>
      <w:r w:rsidR="00AA5B76">
        <w:t xml:space="preserve">over all five folds </w:t>
      </w:r>
      <w:r w:rsidR="00A53A16">
        <w:t xml:space="preserve">and a mean ROC-AUC of 0.916 when </w:t>
      </w:r>
      <w:r w:rsidR="00AA5B76">
        <w:t>using the</w:t>
      </w:r>
      <w:r w:rsidR="00A53A16">
        <w:t xml:space="preserve"> </w:t>
      </w:r>
      <w:proofErr w:type="spellStart"/>
      <w:r w:rsidR="00A53A16">
        <w:t>downsampled</w:t>
      </w:r>
      <w:proofErr w:type="spellEnd"/>
      <w:r w:rsidR="00A53A16">
        <w:t xml:space="preserve"> training data. </w:t>
      </w:r>
      <w:r w:rsidR="00AA5B76">
        <w:t xml:space="preserve">The </w:t>
      </w:r>
      <w:proofErr w:type="spellStart"/>
      <w:r w:rsidR="00CC7BC3">
        <w:t>xgb</w:t>
      </w:r>
      <w:r w:rsidR="00035F1F">
        <w:t>oost</w:t>
      </w:r>
      <w:proofErr w:type="spellEnd"/>
      <w:r w:rsidR="00035F1F">
        <w:t xml:space="preserve"> </w:t>
      </w:r>
      <w:r w:rsidR="00AA5B76">
        <w:t xml:space="preserve">classifier </w:t>
      </w:r>
      <w:r w:rsidR="00035F1F">
        <w:t>fall</w:t>
      </w:r>
      <w:r w:rsidR="00AA5B76">
        <w:t>s</w:t>
      </w:r>
      <w:r w:rsidR="00035F1F">
        <w:t xml:space="preserve"> short of surpassing</w:t>
      </w:r>
      <w:r w:rsidR="00AA5B76">
        <w:t xml:space="preserve"> the 0.9</w:t>
      </w:r>
      <w:r w:rsidR="00035F1F">
        <w:t xml:space="preserve"> </w:t>
      </w:r>
      <w:r w:rsidR="0031721A">
        <w:t xml:space="preserve">threshold with a mean of 0.89 ROC-AUC over all five folds based on the </w:t>
      </w:r>
      <w:proofErr w:type="spellStart"/>
      <w:r w:rsidR="0031721A">
        <w:t>downsampled</w:t>
      </w:r>
      <w:proofErr w:type="spellEnd"/>
      <w:r w:rsidR="0031721A">
        <w:t xml:space="preserve"> data, outperforming the </w:t>
      </w:r>
      <w:proofErr w:type="spellStart"/>
      <w:r w:rsidR="0031721A">
        <w:t>upsampling</w:t>
      </w:r>
      <w:proofErr w:type="spellEnd"/>
      <w:r w:rsidR="0031721A">
        <w:t xml:space="preserve"> workflow which achieves a 0.</w:t>
      </w:r>
      <w:r w:rsidR="0031721A" w:rsidRPr="00EC2A46">
        <w:t>866</w:t>
      </w:r>
      <w:r w:rsidR="0031721A">
        <w:t xml:space="preserve"> mean ROC-AUC. </w:t>
      </w:r>
      <w:r w:rsidR="009953C2">
        <w:t xml:space="preserve">Both subsampling methods lead to almost identical performance when used with logistic regression, achieving </w:t>
      </w:r>
      <w:r w:rsidR="009953C2" w:rsidRPr="00EC2A46">
        <w:t>0.83</w:t>
      </w:r>
      <w:r w:rsidR="009953C2">
        <w:t xml:space="preserve"> mean ROC-AUC with </w:t>
      </w:r>
      <w:proofErr w:type="spellStart"/>
      <w:r w:rsidR="009953C2">
        <w:t>upsampling</w:t>
      </w:r>
      <w:proofErr w:type="spellEnd"/>
      <w:r w:rsidR="009953C2">
        <w:t xml:space="preserve"> and 0.827 mean ROC-AUC with </w:t>
      </w:r>
      <w:proofErr w:type="spellStart"/>
      <w:r w:rsidR="009953C2">
        <w:t>downsampling</w:t>
      </w:r>
      <w:proofErr w:type="spellEnd"/>
      <w:r w:rsidR="009953C2">
        <w:t xml:space="preserve">. </w:t>
      </w:r>
    </w:p>
    <w:p w14:paraId="3FDBF08F" w14:textId="56D4A4D8" w:rsidR="00F260D2" w:rsidRDefault="00CB1F82" w:rsidP="00A37965">
      <w:r>
        <w:t xml:space="preserve">Out of these preliminary results I rate the Random Forest classifier based on the </w:t>
      </w:r>
      <w:proofErr w:type="spellStart"/>
      <w:r>
        <w:t>downsampled</w:t>
      </w:r>
      <w:proofErr w:type="spellEnd"/>
      <w:r>
        <w:t xml:space="preserve"> training data as the most promising, despite it not having the </w:t>
      </w:r>
      <w:r w:rsidR="000E2180">
        <w:t>largest</w:t>
      </w:r>
      <w:r>
        <w:t xml:space="preserve"> ROC-AUC out of all tested model specifications. The much lower recall value of the specification using </w:t>
      </w:r>
      <w:proofErr w:type="spellStart"/>
      <w:r>
        <w:t>upsampling</w:t>
      </w:r>
      <w:proofErr w:type="spellEnd"/>
      <w:r>
        <w:t xml:space="preserve"> hints towards </w:t>
      </w:r>
      <w:r w:rsidR="000E2180">
        <w:t>a</w:t>
      </w:r>
      <w:r>
        <w:t xml:space="preserve"> tendency to classify most samples as non-events, which is not desirable in the case of </w:t>
      </w:r>
      <w:r w:rsidR="000E2180">
        <w:t xml:space="preserve">wildfire risk prediction. The </w:t>
      </w:r>
      <w:proofErr w:type="spellStart"/>
      <w:r w:rsidR="000E2180">
        <w:t>downsampled</w:t>
      </w:r>
      <w:proofErr w:type="spellEnd"/>
      <w:r w:rsidR="000E2180">
        <w:t xml:space="preserve"> specification achieve</w:t>
      </w:r>
      <w:r w:rsidR="005430C5">
        <w:t>d</w:t>
      </w:r>
      <w:r w:rsidR="000E2180">
        <w:t xml:space="preserve"> a much higher recall value</w:t>
      </w:r>
      <w:r w:rsidR="005430C5">
        <w:t xml:space="preserve"> and lower classification cost, </w:t>
      </w:r>
      <w:r w:rsidR="000E2180">
        <w:t>indicating a better ability to identify true positives, even if the ROC-AUC is comparably smaller.</w:t>
      </w:r>
    </w:p>
    <w:p w14:paraId="10DDD03D" w14:textId="5B654B1D" w:rsidR="0096536A" w:rsidRPr="0096536A" w:rsidRDefault="0096536A" w:rsidP="00EA0B8F">
      <w:pPr>
        <w:pStyle w:val="berschrift2"/>
      </w:pPr>
      <w:r>
        <w:t>Hyperparameter Tuning</w:t>
      </w:r>
    </w:p>
    <w:tbl>
      <w:tblPr>
        <w:tblStyle w:val="Gitternetztabelle7farbigAkzent1"/>
        <w:tblW w:w="8926" w:type="dxa"/>
        <w:tblInd w:w="5" w:type="dxa"/>
        <w:tblLook w:val="04A0" w:firstRow="1" w:lastRow="0" w:firstColumn="1" w:lastColumn="0" w:noHBand="0" w:noVBand="1"/>
      </w:tblPr>
      <w:tblGrid>
        <w:gridCol w:w="2094"/>
        <w:gridCol w:w="1043"/>
        <w:gridCol w:w="1168"/>
        <w:gridCol w:w="1129"/>
        <w:gridCol w:w="1118"/>
        <w:gridCol w:w="1258"/>
        <w:gridCol w:w="1116"/>
      </w:tblGrid>
      <w:tr w:rsidR="000D4083" w:rsidRPr="002A7792" w14:paraId="5BC7A124" w14:textId="77777777" w:rsidTr="0078247A">
        <w:trPr>
          <w:cnfStyle w:val="100000000000" w:firstRow="1" w:lastRow="0" w:firstColumn="0" w:lastColumn="0" w:oddVBand="0" w:evenVBand="0" w:oddHBand="0" w:evenHBand="0" w:firstRowFirstColumn="0" w:firstRowLastColumn="0" w:lastRowFirstColumn="0" w:lastRowLastColumn="0"/>
          <w:trHeight w:val="743"/>
        </w:trPr>
        <w:tc>
          <w:tcPr>
            <w:cnfStyle w:val="001000000100" w:firstRow="0" w:lastRow="0" w:firstColumn="1" w:lastColumn="0" w:oddVBand="0" w:evenVBand="0" w:oddHBand="0" w:evenHBand="0" w:firstRowFirstColumn="1" w:firstRowLastColumn="0" w:lastRowFirstColumn="0" w:lastRowLastColumn="0"/>
            <w:tcW w:w="2094" w:type="dxa"/>
          </w:tcPr>
          <w:p w14:paraId="35B97F26" w14:textId="77777777" w:rsidR="002A7792" w:rsidRPr="002A7792" w:rsidRDefault="002A7792" w:rsidP="00A37965">
            <w:proofErr w:type="gramStart"/>
            <w:r w:rsidRPr="002A7792">
              <w:t>.metric</w:t>
            </w:r>
            <w:proofErr w:type="gramEnd"/>
          </w:p>
        </w:tc>
        <w:tc>
          <w:tcPr>
            <w:tcW w:w="1043" w:type="dxa"/>
          </w:tcPr>
          <w:p w14:paraId="284F97CB" w14:textId="1E7E1DAC"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down)</w:t>
            </w:r>
          </w:p>
        </w:tc>
        <w:tc>
          <w:tcPr>
            <w:tcW w:w="1168" w:type="dxa"/>
          </w:tcPr>
          <w:p w14:paraId="107F0910" w14:textId="67452473"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up)</w:t>
            </w:r>
          </w:p>
        </w:tc>
        <w:tc>
          <w:tcPr>
            <w:tcW w:w="1129" w:type="dxa"/>
          </w:tcPr>
          <w:p w14:paraId="748B54C5" w14:textId="62944F3B"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down)</w:t>
            </w:r>
          </w:p>
        </w:tc>
        <w:tc>
          <w:tcPr>
            <w:tcW w:w="1118" w:type="dxa"/>
          </w:tcPr>
          <w:p w14:paraId="203FFEFB" w14:textId="6EB06325"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up)</w:t>
            </w:r>
          </w:p>
        </w:tc>
        <w:tc>
          <w:tcPr>
            <w:tcW w:w="1258" w:type="dxa"/>
          </w:tcPr>
          <w:p w14:paraId="5225AEEF" w14:textId="4BEFF65D"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XGB </w:t>
            </w:r>
            <w:r>
              <w:br/>
            </w:r>
            <w:r w:rsidRPr="002A7792">
              <w:t>(down)</w:t>
            </w:r>
          </w:p>
        </w:tc>
        <w:tc>
          <w:tcPr>
            <w:tcW w:w="1116" w:type="dxa"/>
          </w:tcPr>
          <w:p w14:paraId="0AB4F92B" w14:textId="30CA7DED"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XGB </w:t>
            </w:r>
            <w:r w:rsidR="00E0358F">
              <w:br/>
            </w:r>
            <w:r w:rsidRPr="002A7792">
              <w:t>(up)</w:t>
            </w:r>
          </w:p>
        </w:tc>
      </w:tr>
      <w:tr w:rsidR="000D4083" w:rsidRPr="002A7792" w14:paraId="0DF7E13D"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147DB69A" w14:textId="77777777" w:rsidR="002A7792" w:rsidRPr="002A7792" w:rsidRDefault="002A7792" w:rsidP="00A37965">
            <w:r w:rsidRPr="002A7792">
              <w:t>accuracy</w:t>
            </w:r>
          </w:p>
        </w:tc>
        <w:tc>
          <w:tcPr>
            <w:tcW w:w="1043" w:type="dxa"/>
            <w:shd w:val="clear" w:color="auto" w:fill="auto"/>
          </w:tcPr>
          <w:p w14:paraId="35D2E13A"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606</w:t>
            </w:r>
          </w:p>
        </w:tc>
        <w:tc>
          <w:tcPr>
            <w:tcW w:w="1168" w:type="dxa"/>
            <w:shd w:val="clear" w:color="auto" w:fill="auto"/>
          </w:tcPr>
          <w:p w14:paraId="76173925"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658</w:t>
            </w:r>
          </w:p>
        </w:tc>
        <w:tc>
          <w:tcPr>
            <w:tcW w:w="1129" w:type="dxa"/>
            <w:shd w:val="clear" w:color="auto" w:fill="auto"/>
          </w:tcPr>
          <w:p w14:paraId="73F840CA"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845</w:t>
            </w:r>
          </w:p>
        </w:tc>
        <w:tc>
          <w:tcPr>
            <w:tcW w:w="1118" w:type="dxa"/>
            <w:shd w:val="clear" w:color="auto" w:fill="auto"/>
          </w:tcPr>
          <w:p w14:paraId="15DA8B6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952</w:t>
            </w:r>
          </w:p>
        </w:tc>
        <w:tc>
          <w:tcPr>
            <w:tcW w:w="1258" w:type="dxa"/>
            <w:shd w:val="clear" w:color="auto" w:fill="auto"/>
          </w:tcPr>
          <w:p w14:paraId="7C23D326"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85</w:t>
            </w:r>
          </w:p>
        </w:tc>
        <w:tc>
          <w:tcPr>
            <w:tcW w:w="1116" w:type="dxa"/>
            <w:shd w:val="clear" w:color="auto" w:fill="auto"/>
          </w:tcPr>
          <w:p w14:paraId="056850FE"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958</w:t>
            </w:r>
          </w:p>
        </w:tc>
      </w:tr>
      <w:tr w:rsidR="000D4083" w:rsidRPr="002A7792" w14:paraId="1908C6C4"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7988A724" w14:textId="77777777" w:rsidR="002A7792" w:rsidRPr="002A7792" w:rsidRDefault="002A7792" w:rsidP="00A37965">
            <w:r w:rsidRPr="002A7792">
              <w:t>Classification cost</w:t>
            </w:r>
          </w:p>
        </w:tc>
        <w:tc>
          <w:tcPr>
            <w:tcW w:w="1043" w:type="dxa"/>
            <w:shd w:val="clear" w:color="auto" w:fill="auto"/>
          </w:tcPr>
          <w:p w14:paraId="0A8102F2"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441</w:t>
            </w:r>
          </w:p>
        </w:tc>
        <w:tc>
          <w:tcPr>
            <w:tcW w:w="1168" w:type="dxa"/>
            <w:shd w:val="clear" w:color="auto" w:fill="auto"/>
          </w:tcPr>
          <w:p w14:paraId="125AC2ED"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338</w:t>
            </w:r>
          </w:p>
        </w:tc>
        <w:tc>
          <w:tcPr>
            <w:tcW w:w="1129" w:type="dxa"/>
            <w:shd w:val="clear" w:color="auto" w:fill="auto"/>
          </w:tcPr>
          <w:p w14:paraId="3EF4BCBD"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9</w:t>
            </w:r>
          </w:p>
        </w:tc>
        <w:tc>
          <w:tcPr>
            <w:tcW w:w="1118" w:type="dxa"/>
            <w:shd w:val="clear" w:color="auto" w:fill="auto"/>
          </w:tcPr>
          <w:p w14:paraId="4DF972C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04</w:t>
            </w:r>
          </w:p>
        </w:tc>
        <w:tc>
          <w:tcPr>
            <w:tcW w:w="1258" w:type="dxa"/>
            <w:shd w:val="clear" w:color="auto" w:fill="auto"/>
          </w:tcPr>
          <w:p w14:paraId="75B621FF"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66</w:t>
            </w:r>
          </w:p>
        </w:tc>
        <w:tc>
          <w:tcPr>
            <w:tcW w:w="1116" w:type="dxa"/>
            <w:shd w:val="clear" w:color="auto" w:fill="auto"/>
          </w:tcPr>
          <w:p w14:paraId="674339A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94</w:t>
            </w:r>
          </w:p>
        </w:tc>
      </w:tr>
      <w:tr w:rsidR="000D4083" w:rsidRPr="002A7792" w14:paraId="42D66DBB" w14:textId="77777777" w:rsidTr="0078247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2094" w:type="dxa"/>
          </w:tcPr>
          <w:p w14:paraId="00BE1F07" w14:textId="77777777" w:rsidR="002A7792" w:rsidRPr="002A7792" w:rsidRDefault="002A7792" w:rsidP="00A37965">
            <w:r w:rsidRPr="002A7792">
              <w:t>F-measure</w:t>
            </w:r>
          </w:p>
        </w:tc>
        <w:tc>
          <w:tcPr>
            <w:tcW w:w="1043" w:type="dxa"/>
            <w:shd w:val="clear" w:color="auto" w:fill="auto"/>
          </w:tcPr>
          <w:p w14:paraId="18B91082"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4</w:t>
            </w:r>
          </w:p>
        </w:tc>
        <w:tc>
          <w:tcPr>
            <w:tcW w:w="1168" w:type="dxa"/>
            <w:shd w:val="clear" w:color="auto" w:fill="auto"/>
          </w:tcPr>
          <w:p w14:paraId="0EBB1137"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5</w:t>
            </w:r>
          </w:p>
        </w:tc>
        <w:tc>
          <w:tcPr>
            <w:tcW w:w="1129" w:type="dxa"/>
            <w:shd w:val="clear" w:color="auto" w:fill="auto"/>
          </w:tcPr>
          <w:p w14:paraId="39901C9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82</w:t>
            </w:r>
          </w:p>
        </w:tc>
        <w:tc>
          <w:tcPr>
            <w:tcW w:w="1118" w:type="dxa"/>
            <w:shd w:val="clear" w:color="auto" w:fill="auto"/>
          </w:tcPr>
          <w:p w14:paraId="68A6D358"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59</w:t>
            </w:r>
          </w:p>
        </w:tc>
        <w:tc>
          <w:tcPr>
            <w:tcW w:w="1258" w:type="dxa"/>
            <w:shd w:val="clear" w:color="auto" w:fill="auto"/>
          </w:tcPr>
          <w:p w14:paraId="6306B560"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66</w:t>
            </w:r>
          </w:p>
        </w:tc>
        <w:tc>
          <w:tcPr>
            <w:tcW w:w="1116" w:type="dxa"/>
            <w:shd w:val="clear" w:color="auto" w:fill="auto"/>
          </w:tcPr>
          <w:p w14:paraId="13691EF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1</w:t>
            </w:r>
          </w:p>
        </w:tc>
      </w:tr>
      <w:tr w:rsidR="000D4083" w:rsidRPr="002A7792" w14:paraId="25F8E243"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373C8403" w14:textId="77777777" w:rsidR="002A7792" w:rsidRPr="002A7792" w:rsidRDefault="002A7792" w:rsidP="00A37965">
            <w:r w:rsidRPr="002A7792">
              <w:t>precision</w:t>
            </w:r>
          </w:p>
        </w:tc>
        <w:tc>
          <w:tcPr>
            <w:tcW w:w="1043" w:type="dxa"/>
            <w:shd w:val="clear" w:color="auto" w:fill="auto"/>
          </w:tcPr>
          <w:p w14:paraId="27A14234"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77</w:t>
            </w:r>
          </w:p>
        </w:tc>
        <w:tc>
          <w:tcPr>
            <w:tcW w:w="1168" w:type="dxa"/>
            <w:shd w:val="clear" w:color="auto" w:fill="auto"/>
          </w:tcPr>
          <w:p w14:paraId="707599E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84</w:t>
            </w:r>
          </w:p>
        </w:tc>
        <w:tc>
          <w:tcPr>
            <w:tcW w:w="1129" w:type="dxa"/>
            <w:shd w:val="clear" w:color="auto" w:fill="auto"/>
          </w:tcPr>
          <w:p w14:paraId="6A9F45E1"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16</w:t>
            </w:r>
          </w:p>
        </w:tc>
        <w:tc>
          <w:tcPr>
            <w:tcW w:w="1118" w:type="dxa"/>
            <w:shd w:val="clear" w:color="auto" w:fill="auto"/>
          </w:tcPr>
          <w:p w14:paraId="7B48C3D8"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48</w:t>
            </w:r>
          </w:p>
        </w:tc>
        <w:tc>
          <w:tcPr>
            <w:tcW w:w="1258" w:type="dxa"/>
            <w:shd w:val="clear" w:color="auto" w:fill="auto"/>
          </w:tcPr>
          <w:p w14:paraId="318E2005"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98</w:t>
            </w:r>
          </w:p>
        </w:tc>
        <w:tc>
          <w:tcPr>
            <w:tcW w:w="1116" w:type="dxa"/>
            <w:shd w:val="clear" w:color="auto" w:fill="auto"/>
          </w:tcPr>
          <w:p w14:paraId="346F1EAF"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2</w:t>
            </w:r>
          </w:p>
        </w:tc>
      </w:tr>
      <w:tr w:rsidR="000D4083" w:rsidRPr="002A7792" w14:paraId="05C9B090"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580CF124" w14:textId="77777777" w:rsidR="002A7792" w:rsidRPr="002A7792" w:rsidRDefault="002A7792" w:rsidP="00A37965">
            <w:r w:rsidRPr="002A7792">
              <w:t>recall</w:t>
            </w:r>
          </w:p>
        </w:tc>
        <w:tc>
          <w:tcPr>
            <w:tcW w:w="1043" w:type="dxa"/>
            <w:shd w:val="clear" w:color="auto" w:fill="auto"/>
          </w:tcPr>
          <w:p w14:paraId="038BD2E4"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89</w:t>
            </w:r>
          </w:p>
        </w:tc>
        <w:tc>
          <w:tcPr>
            <w:tcW w:w="1168" w:type="dxa"/>
            <w:shd w:val="clear" w:color="auto" w:fill="auto"/>
          </w:tcPr>
          <w:p w14:paraId="26261C04"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45</w:t>
            </w:r>
          </w:p>
        </w:tc>
        <w:tc>
          <w:tcPr>
            <w:tcW w:w="1129" w:type="dxa"/>
            <w:shd w:val="clear" w:color="auto" w:fill="auto"/>
          </w:tcPr>
          <w:p w14:paraId="1F0D9F38"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425</w:t>
            </w:r>
          </w:p>
        </w:tc>
        <w:tc>
          <w:tcPr>
            <w:tcW w:w="1118" w:type="dxa"/>
            <w:shd w:val="clear" w:color="auto" w:fill="auto"/>
          </w:tcPr>
          <w:p w14:paraId="68A1F20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36</w:t>
            </w:r>
          </w:p>
        </w:tc>
        <w:tc>
          <w:tcPr>
            <w:tcW w:w="1258" w:type="dxa"/>
            <w:shd w:val="clear" w:color="auto" w:fill="auto"/>
          </w:tcPr>
          <w:p w14:paraId="27CF93D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526</w:t>
            </w:r>
          </w:p>
        </w:tc>
        <w:tc>
          <w:tcPr>
            <w:tcW w:w="1116" w:type="dxa"/>
            <w:shd w:val="clear" w:color="auto" w:fill="auto"/>
          </w:tcPr>
          <w:p w14:paraId="61689FD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05</w:t>
            </w:r>
          </w:p>
        </w:tc>
      </w:tr>
      <w:tr w:rsidR="000D4083" w:rsidRPr="002A7792" w14:paraId="515A8276"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25873E89" w14:textId="77777777" w:rsidR="002A7792" w:rsidRPr="002A7792" w:rsidRDefault="002A7792" w:rsidP="00A37965">
            <w:r w:rsidRPr="002A7792">
              <w:t>ROC-AUC</w:t>
            </w:r>
          </w:p>
        </w:tc>
        <w:tc>
          <w:tcPr>
            <w:tcW w:w="1043" w:type="dxa"/>
            <w:shd w:val="clear" w:color="auto" w:fill="auto"/>
          </w:tcPr>
          <w:p w14:paraId="5076C66A"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34</w:t>
            </w:r>
          </w:p>
        </w:tc>
        <w:tc>
          <w:tcPr>
            <w:tcW w:w="1168" w:type="dxa"/>
            <w:shd w:val="clear" w:color="auto" w:fill="auto"/>
          </w:tcPr>
          <w:p w14:paraId="77A6B6A2"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55</w:t>
            </w:r>
          </w:p>
        </w:tc>
        <w:tc>
          <w:tcPr>
            <w:tcW w:w="1129" w:type="dxa"/>
            <w:shd w:val="clear" w:color="auto" w:fill="auto"/>
          </w:tcPr>
          <w:p w14:paraId="51B954CB"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35</w:t>
            </w:r>
          </w:p>
        </w:tc>
        <w:tc>
          <w:tcPr>
            <w:tcW w:w="1118" w:type="dxa"/>
            <w:shd w:val="clear" w:color="auto" w:fill="auto"/>
          </w:tcPr>
          <w:p w14:paraId="4DF6D7F9"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9</w:t>
            </w:r>
          </w:p>
        </w:tc>
        <w:tc>
          <w:tcPr>
            <w:tcW w:w="1258" w:type="dxa"/>
            <w:shd w:val="clear" w:color="auto" w:fill="auto"/>
          </w:tcPr>
          <w:p w14:paraId="11C83856"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8</w:t>
            </w:r>
          </w:p>
        </w:tc>
        <w:tc>
          <w:tcPr>
            <w:tcW w:w="1116" w:type="dxa"/>
            <w:shd w:val="clear" w:color="auto" w:fill="auto"/>
          </w:tcPr>
          <w:p w14:paraId="4925FCA8"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2</w:t>
            </w:r>
          </w:p>
        </w:tc>
      </w:tr>
    </w:tbl>
    <w:p w14:paraId="11B7398B" w14:textId="278CDD5D" w:rsidR="002A7792" w:rsidRPr="003904BC" w:rsidRDefault="00231ECF" w:rsidP="00AD4CA0">
      <w:pPr>
        <w:pStyle w:val="Beschriftung"/>
      </w:pPr>
      <w:bookmarkStart w:id="1" w:name="_Ref88151586"/>
      <w:r>
        <w:t xml:space="preserve">Table </w:t>
      </w:r>
      <w:r w:rsidR="00A92F32">
        <w:fldChar w:fldCharType="begin"/>
      </w:r>
      <w:r w:rsidR="00A92F32">
        <w:instrText xml:space="preserve"> SEQ Table \* ARABIC </w:instrText>
      </w:r>
      <w:r w:rsidR="00A92F32">
        <w:fldChar w:fldCharType="separate"/>
      </w:r>
      <w:r w:rsidR="00BC50C5">
        <w:rPr>
          <w:noProof/>
        </w:rPr>
        <w:t>3</w:t>
      </w:r>
      <w:r w:rsidR="00A92F32">
        <w:rPr>
          <w:noProof/>
        </w:rPr>
        <w:fldChar w:fldCharType="end"/>
      </w:r>
      <w:bookmarkEnd w:id="1"/>
      <w:r>
        <w:t>: Performance metrics after tuning, predictions for test set</w:t>
      </w:r>
    </w:p>
    <w:p w14:paraId="7A601622" w14:textId="3382675A" w:rsidR="00DA1AED" w:rsidRPr="00686DBD" w:rsidRDefault="001F3043" w:rsidP="00A37965">
      <w:r>
        <w:lastRenderedPageBreak/>
        <w:t xml:space="preserve">The performance metrics evaluated through 5-fold cross validation are not reflected in the results obtained after hyperparameter tuning and </w:t>
      </w:r>
      <w:r w:rsidR="004C0D9B">
        <w:t xml:space="preserve">prediction of </w:t>
      </w:r>
      <w:r>
        <w:t xml:space="preserve">the test set. </w:t>
      </w:r>
      <w:r w:rsidR="00B83BBF">
        <w:t xml:space="preserve">Performance is expected to increase after hyperparameter tuning, due to the most favorable hyperparameter combinations being selected. Despite ROC-AUC being used as the metric for hyperparameter selection, all ROC-AUC values are worse when evaluating performance by predicting the test set. </w:t>
      </w:r>
      <w:r w:rsidR="009F3EFB">
        <w:t xml:space="preserve">Based on ROC-AUC the regularized elastic net regression model trained on </w:t>
      </w:r>
      <w:proofErr w:type="spellStart"/>
      <w:r w:rsidR="009F3EFB">
        <w:t>upsampled</w:t>
      </w:r>
      <w:proofErr w:type="spellEnd"/>
      <w:r w:rsidR="009F3EFB">
        <w:t xml:space="preserve"> data shows the best performance. </w:t>
      </w:r>
      <w:r w:rsidR="00686DBD">
        <w:t xml:space="preserve">The best hyperparameters for this model are the very small </w:t>
      </w:r>
      <w:r w:rsidR="00686DBD">
        <w:rPr>
          <w:i/>
          <w:iCs/>
        </w:rPr>
        <w:t>penalty</w:t>
      </w:r>
      <w:r w:rsidR="00686DBD">
        <w:t xml:space="preserve"> of </w:t>
      </w:r>
      <w:r w:rsidR="00686DBD" w:rsidRPr="00686DBD">
        <w:t>0.0000000001</w:t>
      </w:r>
      <w:r w:rsidR="00686DBD">
        <w:t xml:space="preserve"> in combination with a </w:t>
      </w:r>
      <w:r w:rsidR="00686DBD">
        <w:rPr>
          <w:i/>
          <w:iCs/>
        </w:rPr>
        <w:t xml:space="preserve">mixture </w:t>
      </w:r>
      <w:r w:rsidR="00686DBD">
        <w:t xml:space="preserve">of 1, resulting in LASSO regression which shrinks the coefficients of unneeded predictor variables to zero.  </w:t>
      </w:r>
    </w:p>
    <w:p w14:paraId="5ACC1900" w14:textId="77B64071" w:rsidR="00DA1AED" w:rsidRDefault="009F3EFB" w:rsidP="00A37965">
      <w:r>
        <w:t xml:space="preserve">The elastic net regression models are the only model fits with a recall </w:t>
      </w:r>
      <w:r w:rsidR="00686DBD">
        <w:t>larger than</w:t>
      </w:r>
      <w:r>
        <w:t xml:space="preserve"> 0.53, hinting towards a general </w:t>
      </w:r>
      <w:r w:rsidR="004C0D9B">
        <w:t>in</w:t>
      </w:r>
      <w:r>
        <w:t xml:space="preserve">ability to identify true positives within the testing data. </w:t>
      </w:r>
      <w:r w:rsidR="00B041D2">
        <w:t>While the elastic net models achieve acceptable recall, they also come with the lowest precision values out of all model fits</w:t>
      </w:r>
      <w:r w:rsidR="004500DF">
        <w:t xml:space="preserve">. This indicates </w:t>
      </w:r>
      <w:r w:rsidR="00B041D2">
        <w:t xml:space="preserve">that these models achieve their comparably high recall by overestimating the number of samples where fire ignitions occurred, leading to </w:t>
      </w:r>
      <w:proofErr w:type="gramStart"/>
      <w:r w:rsidR="00B041D2">
        <w:t>a large number of</w:t>
      </w:r>
      <w:proofErr w:type="gramEnd"/>
      <w:r w:rsidR="00B041D2">
        <w:t xml:space="preserve"> false positives among the predicted classes</w:t>
      </w:r>
      <w:r w:rsidR="004500DF">
        <w:t xml:space="preserve"> as seen in the confusion matrix depicted in </w:t>
      </w:r>
      <w:r w:rsidR="004500DF">
        <w:fldChar w:fldCharType="begin"/>
      </w:r>
      <w:r w:rsidR="004500DF">
        <w:instrText xml:space="preserve"> REF _Ref88223141 \h </w:instrText>
      </w:r>
      <w:r w:rsidR="004500DF">
        <w:fldChar w:fldCharType="separate"/>
      </w:r>
      <w:r w:rsidR="00BC50C5">
        <w:t xml:space="preserve">Table </w:t>
      </w:r>
      <w:r w:rsidR="00BC50C5">
        <w:rPr>
          <w:noProof/>
        </w:rPr>
        <w:t>4</w:t>
      </w:r>
      <w:r w:rsidR="004500DF">
        <w:fldChar w:fldCharType="end"/>
      </w:r>
      <w:r w:rsidR="00B041D2">
        <w:t xml:space="preserve">. </w:t>
      </w:r>
      <w:r w:rsidR="00944051">
        <w:t xml:space="preserve">This </w:t>
      </w:r>
      <w:r w:rsidR="004500DF">
        <w:t xml:space="preserve">fact </w:t>
      </w:r>
      <w:r w:rsidR="00944051">
        <w:t>is reflected in the low F-measure of these models, which is hampered by low precision despite comparabl</w:t>
      </w:r>
      <w:r w:rsidR="00673896">
        <w:t>y</w:t>
      </w:r>
      <w:r w:rsidR="00944051">
        <w:t xml:space="preserve"> high recall</w:t>
      </w:r>
      <w:r w:rsidR="004500DF">
        <w:t>.</w:t>
      </w:r>
    </w:p>
    <w:tbl>
      <w:tblPr>
        <w:tblStyle w:val="Listentabelle7farbigAkzent1"/>
        <w:tblW w:w="0" w:type="auto"/>
        <w:jc w:val="center"/>
        <w:tblLook w:val="04A0" w:firstRow="1" w:lastRow="0" w:firstColumn="1" w:lastColumn="0" w:noHBand="0" w:noVBand="1"/>
      </w:tblPr>
      <w:tblGrid>
        <w:gridCol w:w="2264"/>
        <w:gridCol w:w="2264"/>
        <w:gridCol w:w="2264"/>
      </w:tblGrid>
      <w:tr w:rsidR="004D52D1" w14:paraId="6A470DAB"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3F62BC4" w14:textId="77777777" w:rsidR="004D52D1" w:rsidRDefault="004D52D1" w:rsidP="00A37965"/>
        </w:tc>
        <w:tc>
          <w:tcPr>
            <w:tcW w:w="4528" w:type="dxa"/>
            <w:gridSpan w:val="2"/>
          </w:tcPr>
          <w:p w14:paraId="55F9C6A8" w14:textId="77777777" w:rsidR="004D52D1" w:rsidRDefault="004D52D1" w:rsidP="00A37965">
            <w:pPr>
              <w:cnfStyle w:val="100000000000" w:firstRow="1" w:lastRow="0" w:firstColumn="0" w:lastColumn="0" w:oddVBand="0" w:evenVBand="0" w:oddHBand="0" w:evenHBand="0" w:firstRowFirstColumn="0" w:firstRowLastColumn="0" w:lastRowFirstColumn="0" w:lastRowLastColumn="0"/>
            </w:pPr>
            <w:r>
              <w:t>Truth</w:t>
            </w:r>
          </w:p>
        </w:tc>
      </w:tr>
      <w:tr w:rsidR="004D52D1" w14:paraId="761E68E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2E455E0" w14:textId="77777777" w:rsidR="004D52D1" w:rsidRDefault="004D52D1" w:rsidP="00A37965">
            <w:r>
              <w:t>Prediction</w:t>
            </w:r>
          </w:p>
        </w:tc>
        <w:tc>
          <w:tcPr>
            <w:tcW w:w="2264" w:type="dxa"/>
            <w:shd w:val="clear" w:color="auto" w:fill="auto"/>
          </w:tcPr>
          <w:p w14:paraId="4CBF5CC6" w14:textId="77777777" w:rsidR="004D52D1" w:rsidRPr="005667E3" w:rsidRDefault="004D52D1" w:rsidP="00A37965">
            <w:pPr>
              <w:cnfStyle w:val="000000100000" w:firstRow="0" w:lastRow="0" w:firstColumn="0" w:lastColumn="0" w:oddVBand="0" w:evenVBand="0" w:oddHBand="1" w:evenHBand="0" w:firstRowFirstColumn="0" w:firstRowLastColumn="0" w:lastRowFirstColumn="0" w:lastRowLastColumn="0"/>
            </w:pPr>
            <w:r w:rsidRPr="005667E3">
              <w:t>Fire</w:t>
            </w:r>
          </w:p>
        </w:tc>
        <w:tc>
          <w:tcPr>
            <w:tcW w:w="2264" w:type="dxa"/>
            <w:shd w:val="clear" w:color="auto" w:fill="auto"/>
          </w:tcPr>
          <w:p w14:paraId="6456EF12" w14:textId="77777777" w:rsidR="004D52D1" w:rsidRPr="005667E3" w:rsidRDefault="004D52D1" w:rsidP="00A37965">
            <w:pPr>
              <w:cnfStyle w:val="000000100000" w:firstRow="0" w:lastRow="0" w:firstColumn="0" w:lastColumn="0" w:oddVBand="0" w:evenVBand="0" w:oddHBand="1" w:evenHBand="0" w:firstRowFirstColumn="0" w:firstRowLastColumn="0" w:lastRowFirstColumn="0" w:lastRowLastColumn="0"/>
            </w:pPr>
            <w:r w:rsidRPr="005667E3">
              <w:t>none</w:t>
            </w:r>
          </w:p>
        </w:tc>
      </w:tr>
      <w:tr w:rsidR="004D52D1" w14:paraId="343175A5"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7AAED7D" w14:textId="77777777" w:rsidR="004D52D1" w:rsidRDefault="004D52D1" w:rsidP="00A37965">
            <w:r>
              <w:t>Fire</w:t>
            </w:r>
          </w:p>
        </w:tc>
        <w:tc>
          <w:tcPr>
            <w:tcW w:w="2264" w:type="dxa"/>
            <w:shd w:val="clear" w:color="auto" w:fill="auto"/>
          </w:tcPr>
          <w:p w14:paraId="43659539" w14:textId="1A35A324" w:rsidR="004D52D1" w:rsidRDefault="004D52D1" w:rsidP="00A37965">
            <w:pPr>
              <w:cnfStyle w:val="000000000000" w:firstRow="0" w:lastRow="0" w:firstColumn="0" w:lastColumn="0" w:oddVBand="0" w:evenVBand="0" w:oddHBand="0" w:evenHBand="0" w:firstRowFirstColumn="0" w:firstRowLastColumn="0" w:lastRowFirstColumn="0" w:lastRowLastColumn="0"/>
            </w:pPr>
            <w:r w:rsidRPr="004D52D1">
              <w:t>899</w:t>
            </w:r>
          </w:p>
        </w:tc>
        <w:tc>
          <w:tcPr>
            <w:tcW w:w="2264" w:type="dxa"/>
            <w:shd w:val="clear" w:color="auto" w:fill="auto"/>
          </w:tcPr>
          <w:p w14:paraId="2B1A8A1E" w14:textId="19A12E2C" w:rsidR="004D52D1" w:rsidRDefault="004D52D1" w:rsidP="00A37965">
            <w:pPr>
              <w:cnfStyle w:val="000000000000" w:firstRow="0" w:lastRow="0" w:firstColumn="0" w:lastColumn="0" w:oddVBand="0" w:evenVBand="0" w:oddHBand="0" w:evenHBand="0" w:firstRowFirstColumn="0" w:firstRowLastColumn="0" w:lastRowFirstColumn="0" w:lastRowLastColumn="0"/>
            </w:pPr>
            <w:r w:rsidRPr="004D52D1">
              <w:t>9858</w:t>
            </w:r>
          </w:p>
        </w:tc>
      </w:tr>
      <w:tr w:rsidR="004D52D1" w14:paraId="508258E8"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87AFF20" w14:textId="77777777" w:rsidR="004D52D1" w:rsidRDefault="004D52D1" w:rsidP="00A37965">
            <w:r>
              <w:t>none</w:t>
            </w:r>
          </w:p>
        </w:tc>
        <w:tc>
          <w:tcPr>
            <w:tcW w:w="2264" w:type="dxa"/>
            <w:shd w:val="clear" w:color="auto" w:fill="auto"/>
          </w:tcPr>
          <w:p w14:paraId="519A53B4" w14:textId="57CFFD6E" w:rsidR="004D52D1" w:rsidRDefault="004D52D1" w:rsidP="00A37965">
            <w:pPr>
              <w:cnfStyle w:val="000000100000" w:firstRow="0" w:lastRow="0" w:firstColumn="0" w:lastColumn="0" w:oddVBand="0" w:evenVBand="0" w:oddHBand="1" w:evenHBand="0" w:firstRowFirstColumn="0" w:firstRowLastColumn="0" w:lastRowFirstColumn="0" w:lastRowLastColumn="0"/>
            </w:pPr>
            <w:r w:rsidRPr="004D52D1">
              <w:t>308</w:t>
            </w:r>
          </w:p>
        </w:tc>
        <w:tc>
          <w:tcPr>
            <w:tcW w:w="2264" w:type="dxa"/>
            <w:shd w:val="clear" w:color="auto" w:fill="auto"/>
          </w:tcPr>
          <w:p w14:paraId="2889FB81" w14:textId="58557929" w:rsidR="004D52D1" w:rsidRDefault="004D52D1" w:rsidP="00A37965">
            <w:pPr>
              <w:cnfStyle w:val="000000100000" w:firstRow="0" w:lastRow="0" w:firstColumn="0" w:lastColumn="0" w:oddVBand="0" w:evenVBand="0" w:oddHBand="1" w:evenHBand="0" w:firstRowFirstColumn="0" w:firstRowLastColumn="0" w:lastRowFirstColumn="0" w:lastRowLastColumn="0"/>
            </w:pPr>
            <w:r w:rsidRPr="004D52D1">
              <w:t>18663</w:t>
            </w:r>
          </w:p>
        </w:tc>
      </w:tr>
    </w:tbl>
    <w:p w14:paraId="21D5EC4A" w14:textId="5C2A7DC0" w:rsidR="004D52D1" w:rsidRDefault="006039C7" w:rsidP="00AD4CA0">
      <w:pPr>
        <w:pStyle w:val="Beschriftung"/>
      </w:pPr>
      <w:bookmarkStart w:id="2" w:name="_Ref88223141"/>
      <w:r>
        <w:t xml:space="preserve">Table </w:t>
      </w:r>
      <w:r w:rsidR="00A92F32">
        <w:fldChar w:fldCharType="begin"/>
      </w:r>
      <w:r w:rsidR="00A92F32">
        <w:instrText xml:space="preserve"> SEQ Table \* ARABIC </w:instrText>
      </w:r>
      <w:r w:rsidR="00A92F32">
        <w:fldChar w:fldCharType="separate"/>
      </w:r>
      <w:r w:rsidR="00BC50C5">
        <w:rPr>
          <w:noProof/>
        </w:rPr>
        <w:t>4</w:t>
      </w:r>
      <w:r w:rsidR="00A92F32">
        <w:rPr>
          <w:noProof/>
        </w:rPr>
        <w:fldChar w:fldCharType="end"/>
      </w:r>
      <w:bookmarkEnd w:id="2"/>
      <w:r>
        <w:t xml:space="preserve">: </w:t>
      </w:r>
      <w:r w:rsidRPr="001A5C17">
        <w:t xml:space="preserve">Confusion Matrix of </w:t>
      </w:r>
      <w:r>
        <w:t xml:space="preserve">tuned Elastic Net </w:t>
      </w:r>
      <w:r w:rsidRPr="001A5C17">
        <w:t>Model (</w:t>
      </w:r>
      <w:proofErr w:type="spellStart"/>
      <w:r>
        <w:t>upsampled</w:t>
      </w:r>
      <w:proofErr w:type="spellEnd"/>
      <w:r w:rsidRPr="001A5C17">
        <w:t>)</w:t>
      </w:r>
    </w:p>
    <w:p w14:paraId="5DBF72F3" w14:textId="750956BC" w:rsidR="00626CEB" w:rsidRPr="00626CEB" w:rsidRDefault="00626CEB" w:rsidP="00EA0B8F">
      <w:pPr>
        <w:pStyle w:val="berschrift2"/>
      </w:pPr>
      <w:r>
        <w:t>Stratified random split</w:t>
      </w:r>
    </w:p>
    <w:p w14:paraId="5ABA1054" w14:textId="77777777" w:rsidR="00484C8C" w:rsidRDefault="007F0BA7" w:rsidP="00A37965">
      <w:r>
        <w:t xml:space="preserve">Clearly, these models are unable to satisfyingly classify fire ignitions and non-events in the data set designated for testing. </w:t>
      </w:r>
      <w:r w:rsidR="00C3068E">
        <w:t xml:space="preserve">This comes as a surprise after the </w:t>
      </w:r>
      <w:r w:rsidR="00C3068E">
        <w:lastRenderedPageBreak/>
        <w:t xml:space="preserve">performance estimates based on resampling the training data showed promising results for all model specifications. </w:t>
      </w:r>
      <w:r w:rsidR="00A7281B">
        <w:t xml:space="preserve">The superior performance achieved through resampling hints toward the reason for the drop in performance when predicting the test set: All classifiers appear to achieve much better results when evaluated on testing data </w:t>
      </w:r>
      <w:r w:rsidR="005638E2">
        <w:t xml:space="preserve">that was not split based on year, but random sampling as is done during cross validation. </w:t>
      </w:r>
    </w:p>
    <w:p w14:paraId="556526AD" w14:textId="55AC7795" w:rsidR="000E2180" w:rsidRDefault="006B296E" w:rsidP="00A37965">
      <w:r>
        <w:t xml:space="preserve">For this </w:t>
      </w:r>
      <w:r w:rsidR="00A52AEE">
        <w:t>reason,</w:t>
      </w:r>
      <w:r>
        <w:t xml:space="preserve"> I estimated another set of models with the exact same modeling specifications, except that the training and testing split </w:t>
      </w:r>
      <w:r w:rsidR="00484C8C">
        <w:t>being</w:t>
      </w:r>
      <w:r>
        <w:t xml:space="preserve"> conducted at random and not based on year. </w:t>
      </w:r>
    </w:p>
    <w:tbl>
      <w:tblPr>
        <w:tblStyle w:val="Gitternetztabelle7farbigAkzent1"/>
        <w:tblW w:w="0" w:type="auto"/>
        <w:tblInd w:w="5" w:type="dxa"/>
        <w:tblLook w:val="04A0" w:firstRow="1" w:lastRow="0" w:firstColumn="1" w:lastColumn="0" w:noHBand="0" w:noVBand="1"/>
      </w:tblPr>
      <w:tblGrid>
        <w:gridCol w:w="2566"/>
        <w:gridCol w:w="2165"/>
        <w:gridCol w:w="2165"/>
        <w:gridCol w:w="2165"/>
      </w:tblGrid>
      <w:tr w:rsidR="006B296E" w:rsidRPr="00D9401A" w14:paraId="32E5B608" w14:textId="77777777" w:rsidTr="001369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69" w:type="dxa"/>
          </w:tcPr>
          <w:p w14:paraId="2EBA58C3" w14:textId="77777777" w:rsidR="006B296E" w:rsidRPr="00D9401A" w:rsidRDefault="006B296E" w:rsidP="00A37965">
            <w:proofErr w:type="gramStart"/>
            <w:r w:rsidRPr="00D9401A">
              <w:t>.metric</w:t>
            </w:r>
            <w:proofErr w:type="gramEnd"/>
          </w:p>
        </w:tc>
        <w:tc>
          <w:tcPr>
            <w:tcW w:w="3570" w:type="dxa"/>
          </w:tcPr>
          <w:p w14:paraId="3DEC00B7"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GLM</w:t>
            </w:r>
          </w:p>
        </w:tc>
        <w:tc>
          <w:tcPr>
            <w:tcW w:w="3570" w:type="dxa"/>
          </w:tcPr>
          <w:p w14:paraId="21E43816"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RF</w:t>
            </w:r>
          </w:p>
        </w:tc>
        <w:tc>
          <w:tcPr>
            <w:tcW w:w="3570" w:type="dxa"/>
          </w:tcPr>
          <w:p w14:paraId="4B486208"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XGB</w:t>
            </w:r>
          </w:p>
        </w:tc>
      </w:tr>
      <w:tr w:rsidR="006B296E" w:rsidRPr="00D9401A" w14:paraId="28BAE8BF"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318524AD" w14:textId="77777777" w:rsidR="006B296E" w:rsidRPr="00D9401A" w:rsidRDefault="006B296E" w:rsidP="00A37965">
            <w:r w:rsidRPr="0037174B">
              <w:t>accuracy</w:t>
            </w:r>
          </w:p>
        </w:tc>
        <w:tc>
          <w:tcPr>
            <w:tcW w:w="3570" w:type="dxa"/>
            <w:shd w:val="clear" w:color="auto" w:fill="auto"/>
          </w:tcPr>
          <w:p w14:paraId="5BDCDD88"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642</w:t>
            </w:r>
          </w:p>
        </w:tc>
        <w:tc>
          <w:tcPr>
            <w:tcW w:w="3570" w:type="dxa"/>
            <w:shd w:val="clear" w:color="auto" w:fill="auto"/>
          </w:tcPr>
          <w:p w14:paraId="432B9EB2"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6</w:t>
            </w:r>
          </w:p>
        </w:tc>
        <w:tc>
          <w:tcPr>
            <w:tcW w:w="3570" w:type="dxa"/>
            <w:shd w:val="clear" w:color="auto" w:fill="auto"/>
          </w:tcPr>
          <w:p w14:paraId="7B73E8E7"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07</w:t>
            </w:r>
          </w:p>
        </w:tc>
      </w:tr>
      <w:tr w:rsidR="006B296E" w:rsidRPr="00D9401A" w14:paraId="0EB0982C"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257FA08F" w14:textId="77777777" w:rsidR="006B296E" w:rsidRPr="00D9401A" w:rsidRDefault="006B296E" w:rsidP="00A37965">
            <w:r w:rsidRPr="0037174B">
              <w:t>Classification</w:t>
            </w:r>
            <w:r>
              <w:t xml:space="preserve"> </w:t>
            </w:r>
            <w:r w:rsidRPr="0037174B">
              <w:t>cost</w:t>
            </w:r>
          </w:p>
        </w:tc>
        <w:tc>
          <w:tcPr>
            <w:tcW w:w="3570" w:type="dxa"/>
            <w:shd w:val="clear" w:color="auto" w:fill="auto"/>
          </w:tcPr>
          <w:p w14:paraId="2C3F5821"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388</w:t>
            </w:r>
          </w:p>
        </w:tc>
        <w:tc>
          <w:tcPr>
            <w:tcW w:w="3570" w:type="dxa"/>
            <w:shd w:val="clear" w:color="auto" w:fill="auto"/>
          </w:tcPr>
          <w:p w14:paraId="1524BD16"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238</w:t>
            </w:r>
          </w:p>
        </w:tc>
        <w:tc>
          <w:tcPr>
            <w:tcW w:w="3570" w:type="dxa"/>
            <w:shd w:val="clear" w:color="auto" w:fill="auto"/>
          </w:tcPr>
          <w:p w14:paraId="3D76B954"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244</w:t>
            </w:r>
          </w:p>
        </w:tc>
      </w:tr>
      <w:tr w:rsidR="006B296E" w:rsidRPr="00D9401A" w14:paraId="68DFDEB7"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27CA7C7E" w14:textId="77777777" w:rsidR="006B296E" w:rsidRPr="00D9401A" w:rsidRDefault="006B296E" w:rsidP="00A37965">
            <w:r>
              <w:t>F-</w:t>
            </w:r>
            <w:r w:rsidRPr="0037174B">
              <w:t>meas</w:t>
            </w:r>
            <w:r>
              <w:t>ure</w:t>
            </w:r>
          </w:p>
        </w:tc>
        <w:tc>
          <w:tcPr>
            <w:tcW w:w="3570" w:type="dxa"/>
            <w:shd w:val="clear" w:color="auto" w:fill="auto"/>
          </w:tcPr>
          <w:p w14:paraId="1E16C392"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092</w:t>
            </w:r>
          </w:p>
        </w:tc>
        <w:tc>
          <w:tcPr>
            <w:tcW w:w="3570" w:type="dxa"/>
            <w:shd w:val="clear" w:color="auto" w:fill="auto"/>
          </w:tcPr>
          <w:p w14:paraId="6A596AB0"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201</w:t>
            </w:r>
          </w:p>
        </w:tc>
        <w:tc>
          <w:tcPr>
            <w:tcW w:w="3570" w:type="dxa"/>
            <w:shd w:val="clear" w:color="auto" w:fill="auto"/>
          </w:tcPr>
          <w:p w14:paraId="035EDA0D"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155</w:t>
            </w:r>
          </w:p>
        </w:tc>
      </w:tr>
      <w:tr w:rsidR="006B296E" w:rsidRPr="00D9401A" w14:paraId="57C74D3B"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6F7002F2" w14:textId="77777777" w:rsidR="006B296E" w:rsidRPr="00D9401A" w:rsidRDefault="006B296E" w:rsidP="00A37965">
            <w:r w:rsidRPr="0037174B">
              <w:t>precision</w:t>
            </w:r>
          </w:p>
        </w:tc>
        <w:tc>
          <w:tcPr>
            <w:tcW w:w="3570" w:type="dxa"/>
            <w:shd w:val="clear" w:color="auto" w:fill="auto"/>
          </w:tcPr>
          <w:p w14:paraId="372DF068"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048</w:t>
            </w:r>
          </w:p>
        </w:tc>
        <w:tc>
          <w:tcPr>
            <w:tcW w:w="3570" w:type="dxa"/>
            <w:shd w:val="clear" w:color="auto" w:fill="auto"/>
          </w:tcPr>
          <w:p w14:paraId="786C8E3C"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115</w:t>
            </w:r>
          </w:p>
        </w:tc>
        <w:tc>
          <w:tcPr>
            <w:tcW w:w="3570" w:type="dxa"/>
            <w:shd w:val="clear" w:color="auto" w:fill="auto"/>
          </w:tcPr>
          <w:p w14:paraId="7799866F"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086</w:t>
            </w:r>
          </w:p>
        </w:tc>
      </w:tr>
      <w:tr w:rsidR="006B296E" w:rsidRPr="00D9401A" w14:paraId="17D3FD79"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13EAA27C" w14:textId="77777777" w:rsidR="006B296E" w:rsidRPr="00D9401A" w:rsidRDefault="006B296E" w:rsidP="00A37965">
            <w:r w:rsidRPr="0037174B">
              <w:t>recall</w:t>
            </w:r>
          </w:p>
        </w:tc>
        <w:tc>
          <w:tcPr>
            <w:tcW w:w="3570" w:type="dxa"/>
            <w:shd w:val="clear" w:color="auto" w:fill="auto"/>
          </w:tcPr>
          <w:p w14:paraId="2B681E8E"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33</w:t>
            </w:r>
          </w:p>
        </w:tc>
        <w:tc>
          <w:tcPr>
            <w:tcW w:w="3570" w:type="dxa"/>
            <w:shd w:val="clear" w:color="auto" w:fill="auto"/>
          </w:tcPr>
          <w:p w14:paraId="5468E734"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12</w:t>
            </w:r>
          </w:p>
        </w:tc>
        <w:tc>
          <w:tcPr>
            <w:tcW w:w="3570" w:type="dxa"/>
            <w:shd w:val="clear" w:color="auto" w:fill="auto"/>
          </w:tcPr>
          <w:p w14:paraId="577AA9E1"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2</w:t>
            </w:r>
          </w:p>
        </w:tc>
      </w:tr>
      <w:tr w:rsidR="006B296E" w:rsidRPr="00D9401A" w14:paraId="4703F76A"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3AAFD18A" w14:textId="77777777" w:rsidR="006B296E" w:rsidRPr="00D9401A" w:rsidRDefault="006B296E" w:rsidP="00A37965">
            <w:r>
              <w:t>ROC-AUC</w:t>
            </w:r>
          </w:p>
        </w:tc>
        <w:tc>
          <w:tcPr>
            <w:tcW w:w="3570" w:type="dxa"/>
            <w:shd w:val="clear" w:color="auto" w:fill="auto"/>
          </w:tcPr>
          <w:p w14:paraId="06067906"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809</w:t>
            </w:r>
          </w:p>
        </w:tc>
        <w:tc>
          <w:tcPr>
            <w:tcW w:w="3570" w:type="dxa"/>
            <w:shd w:val="clear" w:color="auto" w:fill="auto"/>
          </w:tcPr>
          <w:p w14:paraId="415D7F25"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914</w:t>
            </w:r>
          </w:p>
        </w:tc>
        <w:tc>
          <w:tcPr>
            <w:tcW w:w="3570" w:type="dxa"/>
            <w:shd w:val="clear" w:color="auto" w:fill="auto"/>
          </w:tcPr>
          <w:p w14:paraId="3AE38F79"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894</w:t>
            </w:r>
          </w:p>
        </w:tc>
      </w:tr>
    </w:tbl>
    <w:p w14:paraId="2E8D7835" w14:textId="58E9105B" w:rsidR="006B296E" w:rsidRDefault="00A52AEE" w:rsidP="00AD4CA0">
      <w:pPr>
        <w:pStyle w:val="Beschriftung"/>
      </w:pPr>
      <w:bookmarkStart w:id="3" w:name="_Ref88223636"/>
      <w:r>
        <w:t xml:space="preserve">Table </w:t>
      </w:r>
      <w:r w:rsidR="00A92F32">
        <w:fldChar w:fldCharType="begin"/>
      </w:r>
      <w:r w:rsidR="00A92F32">
        <w:instrText xml:space="preserve"> SEQ Table \* ARABIC </w:instrText>
      </w:r>
      <w:r w:rsidR="00A92F32">
        <w:fldChar w:fldCharType="separate"/>
      </w:r>
      <w:r w:rsidR="00BC50C5">
        <w:rPr>
          <w:noProof/>
        </w:rPr>
        <w:t>5</w:t>
      </w:r>
      <w:r w:rsidR="00A92F32">
        <w:rPr>
          <w:noProof/>
        </w:rPr>
        <w:fldChar w:fldCharType="end"/>
      </w:r>
      <w:bookmarkEnd w:id="3"/>
      <w:r>
        <w:t xml:space="preserve">: Performance metrics when using a randomized training-/test split and </w:t>
      </w:r>
      <w:proofErr w:type="spellStart"/>
      <w:r>
        <w:t>downsampled</w:t>
      </w:r>
      <w:proofErr w:type="spellEnd"/>
      <w:r>
        <w:t xml:space="preserve"> training data</w:t>
      </w:r>
    </w:p>
    <w:p w14:paraId="5BC5CD5B" w14:textId="7E546243" w:rsidR="00A52AEE" w:rsidRDefault="003A2427" w:rsidP="00A37965">
      <w:r>
        <w:t>Changing</w:t>
      </w:r>
      <w:r w:rsidR="00484C8C">
        <w:t xml:space="preserve"> from time-based </w:t>
      </w:r>
      <w:r>
        <w:t>splitting to a randomized training and test split dramatically improves the performance metrics for all estimated models</w:t>
      </w:r>
      <w:r w:rsidR="00BC50C5">
        <w:t xml:space="preserve">, as seen in </w:t>
      </w:r>
      <w:r w:rsidR="00BC50C5">
        <w:fldChar w:fldCharType="begin"/>
      </w:r>
      <w:r w:rsidR="00BC50C5">
        <w:instrText xml:space="preserve"> REF _Ref88223636 \h </w:instrText>
      </w:r>
      <w:r w:rsidR="00BC50C5">
        <w:fldChar w:fldCharType="separate"/>
      </w:r>
      <w:r w:rsidR="00BC50C5">
        <w:t xml:space="preserve">Table </w:t>
      </w:r>
      <w:r w:rsidR="00BC50C5">
        <w:rPr>
          <w:noProof/>
        </w:rPr>
        <w:t>5</w:t>
      </w:r>
      <w:r w:rsidR="00BC50C5">
        <w:fldChar w:fldCharType="end"/>
      </w:r>
      <w:r>
        <w:t xml:space="preserve">. </w:t>
      </w:r>
      <w:r w:rsidR="00870CA6">
        <w:t xml:space="preserve">These models </w:t>
      </w:r>
      <w:r w:rsidR="004C0D9B">
        <w:t>were</w:t>
      </w:r>
      <w:r w:rsidR="00870CA6">
        <w:t xml:space="preserve"> trained on the </w:t>
      </w:r>
      <w:proofErr w:type="spellStart"/>
      <w:r w:rsidR="00870CA6">
        <w:t>downsampled</w:t>
      </w:r>
      <w:proofErr w:type="spellEnd"/>
      <w:r w:rsidR="00870CA6">
        <w:t xml:space="preserve"> training data set, which has proven to lead to comparable if not superior prediction results for the previously estimated models (</w:t>
      </w:r>
      <w:r w:rsidR="00531D2A">
        <w:t xml:space="preserve">as </w:t>
      </w:r>
      <w:r w:rsidR="00870CA6">
        <w:t>see</w:t>
      </w:r>
      <w:r w:rsidR="00531D2A">
        <w:t>n in</w:t>
      </w:r>
      <w:r w:rsidR="00870CA6">
        <w:t xml:space="preserve"> </w:t>
      </w:r>
      <w:r w:rsidR="00870CA6">
        <w:fldChar w:fldCharType="begin"/>
      </w:r>
      <w:r w:rsidR="00870CA6">
        <w:instrText xml:space="preserve"> REF _Ref88151586 \h </w:instrText>
      </w:r>
      <w:r w:rsidR="00870CA6">
        <w:fldChar w:fldCharType="separate"/>
      </w:r>
      <w:r w:rsidR="00BC50C5">
        <w:t xml:space="preserve">Table </w:t>
      </w:r>
      <w:r w:rsidR="00BC50C5">
        <w:rPr>
          <w:noProof/>
        </w:rPr>
        <w:t>3</w:t>
      </w:r>
      <w:r w:rsidR="00870CA6">
        <w:fldChar w:fldCharType="end"/>
      </w:r>
      <w:r w:rsidR="00870CA6">
        <w:t xml:space="preserve">). </w:t>
      </w:r>
    </w:p>
    <w:p w14:paraId="066DF6B9" w14:textId="465BBEA9" w:rsidR="00DA2642" w:rsidRDefault="00893491" w:rsidP="00A37965">
      <w:r>
        <w:t xml:space="preserve">Not only </w:t>
      </w:r>
      <w:r w:rsidR="00531D2A">
        <w:t>was</w:t>
      </w:r>
      <w:r>
        <w:t xml:space="preserve"> predictive performance increased for all models, the changes to the training and test split also affect</w:t>
      </w:r>
      <w:r w:rsidR="00531D2A">
        <w:t>ed</w:t>
      </w:r>
      <w:r>
        <w:t xml:space="preserve"> these models </w:t>
      </w:r>
      <w:r w:rsidR="00CC7BC3">
        <w:t>differently</w:t>
      </w:r>
      <w:r>
        <w:t xml:space="preserve">. </w:t>
      </w:r>
      <w:r w:rsidR="00CC7BC3">
        <w:t>The Random Forest classifier achieve</w:t>
      </w:r>
      <w:r w:rsidR="00531D2A">
        <w:t xml:space="preserve">d </w:t>
      </w:r>
      <w:r w:rsidR="00CC7BC3">
        <w:t xml:space="preserve">the highest performance with a ROC-AUC of 0.914, closely followed by </w:t>
      </w:r>
      <w:proofErr w:type="spellStart"/>
      <w:r w:rsidR="00CC7BC3" w:rsidRPr="0018437C">
        <w:rPr>
          <w:i/>
          <w:iCs/>
        </w:rPr>
        <w:t>xgboost</w:t>
      </w:r>
      <w:proofErr w:type="spellEnd"/>
      <w:r w:rsidR="00CC7BC3">
        <w:t xml:space="preserve"> with a ROC-AUC of 0.894. </w:t>
      </w:r>
      <w:r w:rsidR="0018437C">
        <w:t xml:space="preserve">Hyperparameter tuning determined the best combination of parameters to be </w:t>
      </w:r>
      <w:proofErr w:type="spellStart"/>
      <w:r w:rsidR="0018437C" w:rsidRPr="0018437C">
        <w:rPr>
          <w:i/>
          <w:iCs/>
        </w:rPr>
        <w:t>mtry</w:t>
      </w:r>
      <w:proofErr w:type="spellEnd"/>
      <w:r w:rsidR="0018437C">
        <w:t xml:space="preserve"> of 23 and </w:t>
      </w:r>
      <w:proofErr w:type="spellStart"/>
      <w:r w:rsidR="0018437C" w:rsidRPr="0018437C">
        <w:rPr>
          <w:i/>
          <w:iCs/>
        </w:rPr>
        <w:t>min_n</w:t>
      </w:r>
      <w:proofErr w:type="spellEnd"/>
      <w:r w:rsidR="0018437C">
        <w:t xml:space="preserve"> of 4, given 500 </w:t>
      </w:r>
      <w:r w:rsidR="0018437C">
        <w:lastRenderedPageBreak/>
        <w:t xml:space="preserve">grown decision trees in the ensemble. For </w:t>
      </w:r>
      <w:proofErr w:type="spellStart"/>
      <w:r w:rsidR="0018437C" w:rsidRPr="0018437C">
        <w:rPr>
          <w:i/>
          <w:iCs/>
        </w:rPr>
        <w:t>xgboost</w:t>
      </w:r>
      <w:proofErr w:type="spellEnd"/>
      <w:r w:rsidR="0018437C">
        <w:rPr>
          <w:i/>
          <w:iCs/>
        </w:rPr>
        <w:t xml:space="preserve"> </w:t>
      </w:r>
      <w:r w:rsidR="0018437C">
        <w:t xml:space="preserve">a similar </w:t>
      </w:r>
      <w:proofErr w:type="spellStart"/>
      <w:r w:rsidR="0018437C" w:rsidRPr="0018437C">
        <w:rPr>
          <w:i/>
          <w:iCs/>
        </w:rPr>
        <w:t>mtry</w:t>
      </w:r>
      <w:proofErr w:type="spellEnd"/>
      <w:r w:rsidR="0018437C">
        <w:rPr>
          <w:i/>
          <w:iCs/>
        </w:rPr>
        <w:t xml:space="preserve"> </w:t>
      </w:r>
      <w:r w:rsidR="0018437C">
        <w:t xml:space="preserve">with a value of 22 and a much larger </w:t>
      </w:r>
      <w:proofErr w:type="spellStart"/>
      <w:r w:rsidR="0018437C" w:rsidRPr="0018437C">
        <w:rPr>
          <w:i/>
          <w:iCs/>
        </w:rPr>
        <w:t>min_n</w:t>
      </w:r>
      <w:proofErr w:type="spellEnd"/>
      <w:r w:rsidR="0018437C" w:rsidRPr="0018437C">
        <w:t xml:space="preserve"> of</w:t>
      </w:r>
      <w:r w:rsidR="0018437C">
        <w:t xml:space="preserve"> 29</w:t>
      </w:r>
      <w:r w:rsidR="00703CB3">
        <w:t xml:space="preserve">, combined with </w:t>
      </w:r>
      <w:proofErr w:type="spellStart"/>
      <w:r w:rsidR="00703CB3" w:rsidRPr="00703CB3">
        <w:rPr>
          <w:i/>
          <w:iCs/>
        </w:rPr>
        <w:t>tree_depth</w:t>
      </w:r>
      <w:proofErr w:type="spellEnd"/>
      <w:r w:rsidR="00703CB3">
        <w:t xml:space="preserve"> of 8, a </w:t>
      </w:r>
      <w:proofErr w:type="spellStart"/>
      <w:r w:rsidR="00703CB3" w:rsidRPr="00703CB3">
        <w:rPr>
          <w:i/>
          <w:iCs/>
        </w:rPr>
        <w:t>learn_rate</w:t>
      </w:r>
      <w:proofErr w:type="spellEnd"/>
      <w:r w:rsidR="00703CB3">
        <w:t xml:space="preserve"> of </w:t>
      </w:r>
      <w:r w:rsidR="00703CB3" w:rsidRPr="00703CB3">
        <w:t>0.0637</w:t>
      </w:r>
      <w:r w:rsidR="00703CB3">
        <w:t xml:space="preserve">, </w:t>
      </w:r>
      <w:proofErr w:type="spellStart"/>
      <w:r w:rsidR="00703CB3" w:rsidRPr="00703CB3">
        <w:rPr>
          <w:i/>
          <w:iCs/>
        </w:rPr>
        <w:t>loss_reduction</w:t>
      </w:r>
      <w:proofErr w:type="spellEnd"/>
      <w:r w:rsidR="00703CB3">
        <w:t xml:space="preserve"> of </w:t>
      </w:r>
      <w:r w:rsidR="00703CB3" w:rsidRPr="00703CB3">
        <w:t>0.000000916</w:t>
      </w:r>
      <w:r w:rsidR="00703CB3">
        <w:t xml:space="preserve"> and a </w:t>
      </w:r>
      <w:proofErr w:type="spellStart"/>
      <w:r w:rsidR="00703CB3" w:rsidRPr="00703CB3">
        <w:rPr>
          <w:i/>
          <w:iCs/>
        </w:rPr>
        <w:t>sample_size</w:t>
      </w:r>
      <w:proofErr w:type="spellEnd"/>
      <w:r w:rsidR="00703CB3">
        <w:t xml:space="preserve"> of 82.6% were determined to </w:t>
      </w:r>
      <w:r w:rsidR="00531D2A">
        <w:t>maximize</w:t>
      </w:r>
      <w:r w:rsidR="00703CB3">
        <w:t xml:space="preserve"> the ROC-AUC. </w:t>
      </w:r>
      <w:r w:rsidR="00CC7BC3">
        <w:t xml:space="preserve">Elastic </w:t>
      </w:r>
      <w:r w:rsidR="00CB1420">
        <w:t>N</w:t>
      </w:r>
      <w:r w:rsidR="00CC7BC3">
        <w:t>et regression, which previously outperformed the other classifiers, profit</w:t>
      </w:r>
      <w:r w:rsidR="00322A74">
        <w:t>ed</w:t>
      </w:r>
      <w:r w:rsidR="00CC7BC3">
        <w:t xml:space="preserve"> the least from </w:t>
      </w:r>
      <w:r w:rsidR="00F32CE3">
        <w:t xml:space="preserve">this </w:t>
      </w:r>
      <w:r w:rsidR="00CC7BC3">
        <w:t>change</w:t>
      </w:r>
      <w:r w:rsidR="00F32CE3">
        <w:t xml:space="preserve"> </w:t>
      </w:r>
      <w:r w:rsidR="00CC7BC3">
        <w:t>and rank</w:t>
      </w:r>
      <w:r w:rsidR="00F32CE3">
        <w:t>ed</w:t>
      </w:r>
      <w:r w:rsidR="00CC7BC3">
        <w:t xml:space="preserve"> </w:t>
      </w:r>
      <w:r w:rsidR="00F32CE3">
        <w:t>third</w:t>
      </w:r>
      <w:r w:rsidR="00CC7BC3">
        <w:t xml:space="preserve"> with a ROC-AUC of 0.809. </w:t>
      </w:r>
      <w:r w:rsidR="00E47A26">
        <w:t xml:space="preserve">Hyperparameter tuning </w:t>
      </w:r>
      <w:r w:rsidR="00C21C17">
        <w:t xml:space="preserve">determined </w:t>
      </w:r>
      <w:r w:rsidR="00E47A26">
        <w:t>the ideal</w:t>
      </w:r>
      <w:r w:rsidR="00E47A26">
        <w:rPr>
          <w:i/>
          <w:iCs/>
        </w:rPr>
        <w:t xml:space="preserve"> penalty </w:t>
      </w:r>
      <w:r w:rsidR="00E47A26">
        <w:t xml:space="preserve">value </w:t>
      </w:r>
      <w:r w:rsidR="00C21C17">
        <w:t xml:space="preserve">to </w:t>
      </w:r>
      <w:r w:rsidR="00E47A26">
        <w:t>remain</w:t>
      </w:r>
      <w:r w:rsidR="00C21C17">
        <w:t xml:space="preserve"> at</w:t>
      </w:r>
      <w:r w:rsidR="00E47A26">
        <w:t xml:space="preserve"> </w:t>
      </w:r>
      <w:r w:rsidR="00E47A26" w:rsidRPr="00E47A26">
        <w:t>0.0000000001</w:t>
      </w:r>
      <w:r w:rsidR="00185CAE">
        <w:t xml:space="preserve"> </w:t>
      </w:r>
      <w:r w:rsidR="00E47A26">
        <w:t xml:space="preserve">with </w:t>
      </w:r>
      <w:r w:rsidR="00185CAE">
        <w:t xml:space="preserve">an </w:t>
      </w:r>
      <w:r w:rsidR="00E47A26">
        <w:t xml:space="preserve">optimal </w:t>
      </w:r>
      <w:r w:rsidR="00E47A26">
        <w:rPr>
          <w:i/>
          <w:iCs/>
        </w:rPr>
        <w:t xml:space="preserve">mixture </w:t>
      </w:r>
      <w:r w:rsidR="00185CAE">
        <w:t>of</w:t>
      </w:r>
      <w:r w:rsidR="00E47A26">
        <w:t xml:space="preserve"> 0.5, which results in an equal </w:t>
      </w:r>
      <w:r w:rsidR="00DE1110">
        <w:t>combination</w:t>
      </w:r>
      <w:r w:rsidR="00E47A26">
        <w:t xml:space="preserve"> </w:t>
      </w:r>
      <w:r w:rsidR="003C0FFA">
        <w:t>of</w:t>
      </w:r>
      <w:r w:rsidR="00E47A26">
        <w:t xml:space="preserve"> LASSO and ridge penalties. </w:t>
      </w:r>
    </w:p>
    <w:p w14:paraId="789A16DB" w14:textId="122D0466" w:rsidR="00DA2642" w:rsidRDefault="003F4F19" w:rsidP="00DA2642">
      <w:r>
        <w:t>I ultimately rate the Random Forest as the strongest model. Not only d</w:t>
      </w:r>
      <w:r w:rsidR="00EB2C6E">
        <w:t>id</w:t>
      </w:r>
      <w:r>
        <w:t xml:space="preserve"> it achieve the largest ROC-AUC, but it </w:t>
      </w:r>
      <w:r w:rsidR="00EB2C6E">
        <w:t xml:space="preserve">also </w:t>
      </w:r>
      <w:r>
        <w:t>outperform</w:t>
      </w:r>
      <w:r w:rsidR="00EB2C6E">
        <w:t>ed</w:t>
      </w:r>
      <w:r>
        <w:t xml:space="preserve"> </w:t>
      </w:r>
      <w:r w:rsidR="00EB2C6E">
        <w:t>E</w:t>
      </w:r>
      <w:r>
        <w:t xml:space="preserve">lastic </w:t>
      </w:r>
      <w:r w:rsidR="00EB2C6E">
        <w:t>N</w:t>
      </w:r>
      <w:r>
        <w:t xml:space="preserve">et regression and </w:t>
      </w:r>
      <w:proofErr w:type="spellStart"/>
      <w:r w:rsidRPr="006A7FEA">
        <w:rPr>
          <w:i/>
          <w:iCs/>
        </w:rPr>
        <w:t>xgboost</w:t>
      </w:r>
      <w:proofErr w:type="spellEnd"/>
      <w:r>
        <w:t xml:space="preserve"> in terms of every other metric except for recall, which </w:t>
      </w:r>
      <w:proofErr w:type="gramStart"/>
      <w:r>
        <w:t xml:space="preserve">still </w:t>
      </w:r>
      <w:r w:rsidR="006A7FEA">
        <w:t>remained</w:t>
      </w:r>
      <w:proofErr w:type="gramEnd"/>
      <w:r w:rsidR="006A7FEA">
        <w:t xml:space="preserve"> </w:t>
      </w:r>
      <w:r>
        <w:t>comparable. Random Forest achieve</w:t>
      </w:r>
      <w:r w:rsidR="00BE7FA3">
        <w:t>d</w:t>
      </w:r>
      <w:r>
        <w:t xml:space="preserve"> the highest accuracy, highest </w:t>
      </w:r>
      <w:r w:rsidR="00B23B12">
        <w:t>precision,</w:t>
      </w:r>
      <w:r>
        <w:t xml:space="preserve"> and highest F-measure, despite the slightly lower</w:t>
      </w:r>
      <w:r w:rsidR="0024384F">
        <w:t>ed</w:t>
      </w:r>
      <w:r>
        <w:t xml:space="preserve"> recall. This combination of metrics </w:t>
      </w:r>
      <w:r w:rsidR="00B23B12">
        <w:t>indicates that the Random Forest model achieve</w:t>
      </w:r>
      <w:r w:rsidR="000C6CE3">
        <w:t>d</w:t>
      </w:r>
      <w:r w:rsidR="00B23B12">
        <w:t xml:space="preserve"> the best classification boundary among these models while minimizing the penalized classification cost metric. </w:t>
      </w:r>
    </w:p>
    <w:tbl>
      <w:tblPr>
        <w:tblStyle w:val="Listentabelle7farbigAkzent1"/>
        <w:tblW w:w="0" w:type="auto"/>
        <w:jc w:val="center"/>
        <w:tblLook w:val="04A0" w:firstRow="1" w:lastRow="0" w:firstColumn="1" w:lastColumn="0" w:noHBand="0" w:noVBand="1"/>
      </w:tblPr>
      <w:tblGrid>
        <w:gridCol w:w="2264"/>
        <w:gridCol w:w="2264"/>
        <w:gridCol w:w="2264"/>
      </w:tblGrid>
      <w:tr w:rsidR="00DA2642" w14:paraId="361B1115"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A6BD5AE" w14:textId="77777777" w:rsidR="00DA2642" w:rsidRDefault="00DA2642" w:rsidP="00452FA0"/>
        </w:tc>
        <w:tc>
          <w:tcPr>
            <w:tcW w:w="4528" w:type="dxa"/>
            <w:gridSpan w:val="2"/>
          </w:tcPr>
          <w:p w14:paraId="25F15372" w14:textId="77777777" w:rsidR="00DA2642" w:rsidRDefault="00DA2642" w:rsidP="00452FA0">
            <w:pPr>
              <w:cnfStyle w:val="100000000000" w:firstRow="1" w:lastRow="0" w:firstColumn="0" w:lastColumn="0" w:oddVBand="0" w:evenVBand="0" w:oddHBand="0" w:evenHBand="0" w:firstRowFirstColumn="0" w:firstRowLastColumn="0" w:lastRowFirstColumn="0" w:lastRowLastColumn="0"/>
            </w:pPr>
            <w:r>
              <w:t>Truth</w:t>
            </w:r>
          </w:p>
        </w:tc>
      </w:tr>
      <w:tr w:rsidR="00DA2642" w14:paraId="69AB9460"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76B3635" w14:textId="77777777" w:rsidR="00DA2642" w:rsidRDefault="00DA2642" w:rsidP="00452FA0">
            <w:r>
              <w:t>Prediction</w:t>
            </w:r>
          </w:p>
        </w:tc>
        <w:tc>
          <w:tcPr>
            <w:tcW w:w="2264" w:type="dxa"/>
            <w:shd w:val="clear" w:color="auto" w:fill="auto"/>
          </w:tcPr>
          <w:p w14:paraId="770B7873" w14:textId="77777777" w:rsidR="00DA2642" w:rsidRPr="00263DB6" w:rsidRDefault="00DA2642" w:rsidP="00452FA0">
            <w:pPr>
              <w:cnfStyle w:val="000000100000" w:firstRow="0" w:lastRow="0" w:firstColumn="0" w:lastColumn="0" w:oddVBand="0" w:evenVBand="0" w:oddHBand="1" w:evenHBand="0" w:firstRowFirstColumn="0" w:firstRowLastColumn="0" w:lastRowFirstColumn="0" w:lastRowLastColumn="0"/>
            </w:pPr>
            <w:r w:rsidRPr="00263DB6">
              <w:t>Fire</w:t>
            </w:r>
          </w:p>
        </w:tc>
        <w:tc>
          <w:tcPr>
            <w:tcW w:w="2264" w:type="dxa"/>
            <w:shd w:val="clear" w:color="auto" w:fill="auto"/>
          </w:tcPr>
          <w:p w14:paraId="0E18D4E2" w14:textId="77777777" w:rsidR="00DA2642" w:rsidRPr="00263DB6" w:rsidRDefault="00DA2642" w:rsidP="00452FA0">
            <w:pPr>
              <w:cnfStyle w:val="000000100000" w:firstRow="0" w:lastRow="0" w:firstColumn="0" w:lastColumn="0" w:oddVBand="0" w:evenVBand="0" w:oddHBand="1" w:evenHBand="0" w:firstRowFirstColumn="0" w:firstRowLastColumn="0" w:lastRowFirstColumn="0" w:lastRowLastColumn="0"/>
            </w:pPr>
            <w:r w:rsidRPr="00263DB6">
              <w:t>none</w:t>
            </w:r>
          </w:p>
        </w:tc>
      </w:tr>
      <w:tr w:rsidR="00DA2642" w14:paraId="610D627E"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76682281" w14:textId="77777777" w:rsidR="00DA2642" w:rsidRDefault="00DA2642" w:rsidP="00452FA0">
            <w:r>
              <w:t>Fire</w:t>
            </w:r>
          </w:p>
        </w:tc>
        <w:tc>
          <w:tcPr>
            <w:tcW w:w="2264" w:type="dxa"/>
            <w:shd w:val="clear" w:color="auto" w:fill="auto"/>
          </w:tcPr>
          <w:p w14:paraId="1400A3D4" w14:textId="77777777" w:rsidR="00DA2642" w:rsidRDefault="00DA2642" w:rsidP="00452FA0">
            <w:pPr>
              <w:cnfStyle w:val="000000000000" w:firstRow="0" w:lastRow="0" w:firstColumn="0" w:lastColumn="0" w:oddVBand="0" w:evenVBand="0" w:oddHBand="0" w:evenHBand="0" w:firstRowFirstColumn="0" w:firstRowLastColumn="0" w:lastRowFirstColumn="0" w:lastRowLastColumn="0"/>
            </w:pPr>
            <w:r w:rsidRPr="00236175">
              <w:t>524</w:t>
            </w:r>
          </w:p>
        </w:tc>
        <w:tc>
          <w:tcPr>
            <w:tcW w:w="2264" w:type="dxa"/>
            <w:shd w:val="clear" w:color="auto" w:fill="auto"/>
          </w:tcPr>
          <w:p w14:paraId="7799C452" w14:textId="77777777" w:rsidR="00DA2642" w:rsidRDefault="00DA2642" w:rsidP="00452FA0">
            <w:pPr>
              <w:cnfStyle w:val="000000000000" w:firstRow="0" w:lastRow="0" w:firstColumn="0" w:lastColumn="0" w:oddVBand="0" w:evenVBand="0" w:oddHBand="0" w:evenHBand="0" w:firstRowFirstColumn="0" w:firstRowLastColumn="0" w:lastRowFirstColumn="0" w:lastRowLastColumn="0"/>
            </w:pPr>
            <w:r w:rsidRPr="00236175">
              <w:t>4038</w:t>
            </w:r>
          </w:p>
        </w:tc>
      </w:tr>
      <w:tr w:rsidR="00DA2642" w14:paraId="58349CA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9885A68" w14:textId="77777777" w:rsidR="00DA2642" w:rsidRDefault="00DA2642" w:rsidP="00452FA0">
            <w:r>
              <w:t>none</w:t>
            </w:r>
          </w:p>
        </w:tc>
        <w:tc>
          <w:tcPr>
            <w:tcW w:w="2264" w:type="dxa"/>
            <w:shd w:val="clear" w:color="auto" w:fill="auto"/>
          </w:tcPr>
          <w:p w14:paraId="5F01316E" w14:textId="77777777" w:rsidR="00DA2642" w:rsidRDefault="00DA2642" w:rsidP="00452FA0">
            <w:pPr>
              <w:cnfStyle w:val="000000100000" w:firstRow="0" w:lastRow="0" w:firstColumn="0" w:lastColumn="0" w:oddVBand="0" w:evenVBand="0" w:oddHBand="1" w:evenHBand="0" w:firstRowFirstColumn="0" w:firstRowLastColumn="0" w:lastRowFirstColumn="0" w:lastRowLastColumn="0"/>
            </w:pPr>
            <w:r w:rsidRPr="00236175">
              <w:t>121</w:t>
            </w:r>
          </w:p>
        </w:tc>
        <w:tc>
          <w:tcPr>
            <w:tcW w:w="2264" w:type="dxa"/>
            <w:shd w:val="clear" w:color="auto" w:fill="auto"/>
          </w:tcPr>
          <w:p w14:paraId="4BD22725" w14:textId="77777777" w:rsidR="00DA2642" w:rsidRDefault="00DA2642" w:rsidP="00452FA0">
            <w:pPr>
              <w:cnfStyle w:val="000000100000" w:firstRow="0" w:lastRow="0" w:firstColumn="0" w:lastColumn="0" w:oddVBand="0" w:evenVBand="0" w:oddHBand="1" w:evenHBand="0" w:firstRowFirstColumn="0" w:firstRowLastColumn="0" w:lastRowFirstColumn="0" w:lastRowLastColumn="0"/>
            </w:pPr>
            <w:r w:rsidRPr="00236175">
              <w:t>25045</w:t>
            </w:r>
          </w:p>
        </w:tc>
      </w:tr>
    </w:tbl>
    <w:p w14:paraId="090AA64A" w14:textId="1485C5BC" w:rsidR="00DA2642" w:rsidRDefault="00DA2642" w:rsidP="00AD4CA0">
      <w:pPr>
        <w:pStyle w:val="Beschriftung"/>
      </w:pPr>
      <w:bookmarkStart w:id="4" w:name="_Ref88222519"/>
      <w:r>
        <w:t xml:space="preserve">Table </w:t>
      </w:r>
      <w:r w:rsidR="00A92F32">
        <w:fldChar w:fldCharType="begin"/>
      </w:r>
      <w:r w:rsidR="00A92F32">
        <w:instrText xml:space="preserve"> SEQ Table \* ARABIC </w:instrText>
      </w:r>
      <w:r w:rsidR="00A92F32">
        <w:fldChar w:fldCharType="separate"/>
      </w:r>
      <w:r>
        <w:rPr>
          <w:noProof/>
        </w:rPr>
        <w:t>6</w:t>
      </w:r>
      <w:r w:rsidR="00A92F32">
        <w:rPr>
          <w:noProof/>
        </w:rPr>
        <w:fldChar w:fldCharType="end"/>
      </w:r>
      <w:bookmarkEnd w:id="4"/>
      <w:r>
        <w:t>: Confusion Matrix of Random Forest Model (random sampling split)</w:t>
      </w:r>
    </w:p>
    <w:p w14:paraId="17F4F43B" w14:textId="57687EB3" w:rsidR="001A4E67" w:rsidRDefault="00226109" w:rsidP="00DA2642">
      <w:r>
        <w:t xml:space="preserve">This is reflected in the confusion matrix of the Random Forest model, as seen in </w:t>
      </w:r>
      <w:r>
        <w:fldChar w:fldCharType="begin"/>
      </w:r>
      <w:r>
        <w:instrText xml:space="preserve"> REF _Ref88222519 \h </w:instrText>
      </w:r>
      <w:r>
        <w:fldChar w:fldCharType="separate"/>
      </w:r>
      <w:r w:rsidR="00BC50C5">
        <w:t xml:space="preserve">Table </w:t>
      </w:r>
      <w:r w:rsidR="00BC50C5">
        <w:rPr>
          <w:noProof/>
        </w:rPr>
        <w:t>6</w:t>
      </w:r>
      <w:r>
        <w:fldChar w:fldCharType="end"/>
      </w:r>
      <w:r>
        <w:t>.</w:t>
      </w:r>
      <w:r w:rsidR="007F1E29">
        <w:t xml:space="preserve"> This confusion matrix also demonstrates that despite the optimized classification boundary this model still overestimates the number of fire ignitions, leading to </w:t>
      </w:r>
      <w:proofErr w:type="gramStart"/>
      <w:r w:rsidR="007F1E29">
        <w:t>a large number of</w:t>
      </w:r>
      <w:proofErr w:type="gramEnd"/>
      <w:r w:rsidR="007F1E29">
        <w:t xml:space="preserve"> false positives. </w:t>
      </w:r>
    </w:p>
    <w:p w14:paraId="407BDF50" w14:textId="4D1F32D8" w:rsidR="00416218" w:rsidRDefault="00416218" w:rsidP="00DA2642">
      <w:r>
        <w:rPr>
          <w:noProof/>
        </w:rPr>
        <w:lastRenderedPageBreak/>
        <mc:AlternateContent>
          <mc:Choice Requires="wps">
            <w:drawing>
              <wp:anchor distT="0" distB="0" distL="114300" distR="114300" simplePos="0" relativeHeight="251667456" behindDoc="0" locked="0" layoutInCell="1" allowOverlap="1" wp14:anchorId="40EE56FE" wp14:editId="10B0261C">
                <wp:simplePos x="0" y="0"/>
                <wp:positionH relativeFrom="column">
                  <wp:posOffset>-359410</wp:posOffset>
                </wp:positionH>
                <wp:positionV relativeFrom="paragraph">
                  <wp:posOffset>3654425</wp:posOffset>
                </wp:positionV>
                <wp:extent cx="6475730" cy="635"/>
                <wp:effectExtent l="0" t="0" r="1270" b="9525"/>
                <wp:wrapTopAndBottom/>
                <wp:docPr id="22" name="Textfeld 22"/>
                <wp:cNvGraphicFramePr/>
                <a:graphic xmlns:a="http://schemas.openxmlformats.org/drawingml/2006/main">
                  <a:graphicData uri="http://schemas.microsoft.com/office/word/2010/wordprocessingShape">
                    <wps:wsp>
                      <wps:cNvSpPr txBox="1"/>
                      <wps:spPr>
                        <a:xfrm>
                          <a:off x="0" y="0"/>
                          <a:ext cx="6475730"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6483C1" w14:textId="75DA1A02" w:rsidR="00416218" w:rsidRPr="004436B0" w:rsidRDefault="00416218" w:rsidP="00AD4CA0">
                            <w:pPr>
                              <w:pStyle w:val="Beschriftung"/>
                              <w:rPr>
                                <w:color w:val="333333"/>
                              </w:rPr>
                            </w:pPr>
                            <w:bookmarkStart w:id="5" w:name="_Ref88326659"/>
                            <w:r>
                              <w:t xml:space="preserve">Figure </w:t>
                            </w:r>
                            <w:r w:rsidR="00A92F32">
                              <w:fldChar w:fldCharType="begin"/>
                            </w:r>
                            <w:r w:rsidR="00A92F32">
                              <w:instrText xml:space="preserve"> SEQ Figure \* ARABIC </w:instrText>
                            </w:r>
                            <w:r w:rsidR="00A92F32">
                              <w:fldChar w:fldCharType="separate"/>
                            </w:r>
                            <w:r w:rsidR="00C570A8">
                              <w:rPr>
                                <w:noProof/>
                              </w:rPr>
                              <w:t>3</w:t>
                            </w:r>
                            <w:r w:rsidR="00A92F32">
                              <w:rPr>
                                <w:noProof/>
                              </w:rPr>
                              <w:fldChar w:fldCharType="end"/>
                            </w:r>
                            <w:bookmarkEnd w:id="5"/>
                            <w:r>
                              <w:t>: ROC curves for best performing models under temporal and randomized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E56FE" id="Textfeld 22" o:spid="_x0000_s1028" type="#_x0000_t202" style="position:absolute;left:0;text-align:left;margin-left:-28.3pt;margin-top:287.75pt;width:509.9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" filled="f" stroked="f">
                <v:textbox style="mso-fit-shape-to-text:t" inset="0,0,0,0">
                  <w:txbxContent>
                    <w:p w14:paraId="0A6483C1" w14:textId="75DA1A02" w:rsidR="00416218" w:rsidRPr="004436B0" w:rsidRDefault="00416218" w:rsidP="00AD4CA0">
                      <w:pPr>
                        <w:pStyle w:val="Beschriftung"/>
                        <w:rPr>
                          <w:color w:val="333333"/>
                        </w:rPr>
                      </w:pPr>
                      <w:bookmarkStart w:id="6" w:name="_Ref88326659"/>
                      <w:r>
                        <w:t xml:space="preserve">Figure </w:t>
                      </w:r>
                      <w:r w:rsidR="00A92F32">
                        <w:fldChar w:fldCharType="begin"/>
                      </w:r>
                      <w:r w:rsidR="00A92F32">
                        <w:instrText xml:space="preserve"> SEQ Figure \* ARABIC </w:instrText>
                      </w:r>
                      <w:r w:rsidR="00A92F32">
                        <w:fldChar w:fldCharType="separate"/>
                      </w:r>
                      <w:r w:rsidR="00C570A8">
                        <w:rPr>
                          <w:noProof/>
                        </w:rPr>
                        <w:t>3</w:t>
                      </w:r>
                      <w:r w:rsidR="00A92F32">
                        <w:rPr>
                          <w:noProof/>
                        </w:rPr>
                        <w:fldChar w:fldCharType="end"/>
                      </w:r>
                      <w:bookmarkEnd w:id="6"/>
                      <w:r>
                        <w:t>: ROC curves for best performing models under temporal and randomized split</w:t>
                      </w:r>
                    </w:p>
                  </w:txbxContent>
                </v:textbox>
                <w10:wrap type="topAndBottom"/>
              </v:shape>
            </w:pict>
          </mc:Fallback>
        </mc:AlternateContent>
      </w:r>
      <w:r w:rsidRPr="00416218">
        <w:rPr>
          <w:noProof/>
        </w:rPr>
        <mc:AlternateContent>
          <mc:Choice Requires="wpg">
            <w:drawing>
              <wp:anchor distT="0" distB="0" distL="114300" distR="114300" simplePos="0" relativeHeight="251665408" behindDoc="0" locked="0" layoutInCell="1" allowOverlap="1" wp14:anchorId="58ED36AE" wp14:editId="50B2C21C">
                <wp:simplePos x="0" y="0"/>
                <wp:positionH relativeFrom="margin">
                  <wp:align>center</wp:align>
                </wp:positionH>
                <wp:positionV relativeFrom="paragraph">
                  <wp:posOffset>357505</wp:posOffset>
                </wp:positionV>
                <wp:extent cx="6476269" cy="3240000"/>
                <wp:effectExtent l="0" t="0" r="0" b="0"/>
                <wp:wrapTopAndBottom/>
                <wp:docPr id="19" name="Gruppieren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76269" cy="3240000"/>
                          <a:chOff x="0" y="0"/>
                          <a:chExt cx="8493219" cy="4249056"/>
                        </a:xfrm>
                      </wpg:grpSpPr>
                      <pic:pic xmlns:pic="http://schemas.openxmlformats.org/drawingml/2006/picture">
                        <pic:nvPicPr>
                          <pic:cNvPr id="20" name="Grafik 20"/>
                          <pic:cNvPicPr>
                            <a:picLocks noChangeAspect="1"/>
                          </pic:cNvPicPr>
                        </pic:nvPicPr>
                        <pic:blipFill rotWithShape="1">
                          <a:blip r:embed="rId10"/>
                          <a:srcRect l="23929" r="22976"/>
                          <a:stretch/>
                        </pic:blipFill>
                        <pic:spPr>
                          <a:xfrm>
                            <a:off x="4251364" y="0"/>
                            <a:ext cx="4241855" cy="4249056"/>
                          </a:xfrm>
                          <a:prstGeom prst="rect">
                            <a:avLst/>
                          </a:prstGeom>
                        </pic:spPr>
                      </pic:pic>
                      <pic:pic xmlns:pic="http://schemas.openxmlformats.org/drawingml/2006/picture">
                        <pic:nvPicPr>
                          <pic:cNvPr id="21" name="Grafik 21"/>
                          <pic:cNvPicPr>
                            <a:picLocks noChangeAspect="1"/>
                          </pic:cNvPicPr>
                        </pic:nvPicPr>
                        <pic:blipFill rotWithShape="1">
                          <a:blip r:embed="rId11"/>
                          <a:srcRect l="24167" r="22619"/>
                          <a:stretch/>
                        </pic:blipFill>
                        <pic:spPr>
                          <a:xfrm>
                            <a:off x="0" y="0"/>
                            <a:ext cx="4251364" cy="424905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141170D" id="Gruppieren 8" o:spid="_x0000_s1026" style="position:absolute;margin-left:0;margin-top:28.15pt;width:509.95pt;height:255.1pt;z-index:251665408;mso-position-horizontal:center;mso-position-horizontal-relative:margin;mso-width-relative:margin;mso-height-relative:margin" coordsize="84932,424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Pi/s3YmsCAGJrAgAUAAAAZHJzL21lZGlhL2ltYWdlMi5wbmeJUE5HDQoa&#13;&#10;CgAAAA1JSERSAAAK6wAABc8IBgAAAKSgUdY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CuugAwAEAAAAAQAABc8AAAAA&#13;&#10;NcL+/QAAQABJREFUeAHs3Qe8LEWZ/nFyEAmSBAn3IlGCChhQRBB0zTmsYrgmzBjWxK6YVl3xr645&#13;&#10;LopxTYsRA6ZFBUQQlaAIAvcSJcslZ//Pg6fY4qW6p7tnpmfm3F99Pi/dXV1VXf3tnp6j9z19lluO&#13;&#10;gg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 o:spid="_x0000_s1027" type="#_x0000_t75" style="position:absolute;left:42513;width:42419;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">
                  <v:imagedata r:id="rId12" o:title="" cropleft="15682f" cropright="15058f"/>
                </v:shape>
                <v:shape id="Grafik 21" o:spid="_x0000_s1028" type="#_x0000_t75" style="position:absolute;width:42513;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">
                  <v:imagedata r:id="rId13" o:title="" cropleft="15838f" cropright="14824f"/>
                </v:shape>
                <w10:wrap type="topAndBottom" anchorx="margin"/>
              </v:group>
            </w:pict>
          </mc:Fallback>
        </mc:AlternateContent>
      </w:r>
    </w:p>
    <w:p w14:paraId="5EC2F93A" w14:textId="327C7A97" w:rsidR="00226109" w:rsidRPr="00226109" w:rsidRDefault="007F1E29" w:rsidP="00A37965">
      <w:r>
        <w:t xml:space="preserve">Compared to the best performing </w:t>
      </w:r>
      <w:r w:rsidR="00970BEA">
        <w:t>E</w:t>
      </w:r>
      <w:r>
        <w:t xml:space="preserve">lastic </w:t>
      </w:r>
      <w:r w:rsidR="00970BEA">
        <w:t>N</w:t>
      </w:r>
      <w:r>
        <w:t xml:space="preserve">et model trained on the time-based data split depicted in </w:t>
      </w:r>
      <w:r>
        <w:fldChar w:fldCharType="begin"/>
      </w:r>
      <w:r>
        <w:instrText xml:space="preserve"> REF _Ref88223141 \h </w:instrText>
      </w:r>
      <w:r>
        <w:fldChar w:fldCharType="separate"/>
      </w:r>
      <w:r w:rsidR="00BC50C5">
        <w:t xml:space="preserve">Table </w:t>
      </w:r>
      <w:r w:rsidR="00BC50C5">
        <w:rPr>
          <w:noProof/>
        </w:rPr>
        <w:t>4</w:t>
      </w:r>
      <w:r>
        <w:fldChar w:fldCharType="end"/>
      </w:r>
      <w:r>
        <w:t xml:space="preserve"> the false positive rate is much smaller, resulting in larger specificity. </w:t>
      </w:r>
      <w:r w:rsidR="00AA15C8">
        <w:fldChar w:fldCharType="begin"/>
      </w:r>
      <w:r w:rsidR="00AA15C8">
        <w:instrText xml:space="preserve"> REF _Ref88326659 \h </w:instrText>
      </w:r>
      <w:r w:rsidR="00AA15C8">
        <w:fldChar w:fldCharType="separate"/>
      </w:r>
      <w:r w:rsidR="00AA15C8">
        <w:t xml:space="preserve">Figure </w:t>
      </w:r>
      <w:r w:rsidR="00AA15C8">
        <w:rPr>
          <w:noProof/>
        </w:rPr>
        <w:t>3</w:t>
      </w:r>
      <w:r w:rsidR="00AA15C8">
        <w:fldChar w:fldCharType="end"/>
      </w:r>
      <w:r w:rsidR="00AA15C8">
        <w:t xml:space="preserve"> </w:t>
      </w:r>
      <w:r w:rsidR="00553601">
        <w:t>illustrates the difference in terms of ROC-AUC between the best performing model under a temporal training / test split</w:t>
      </w:r>
      <w:r w:rsidR="00D441C4">
        <w:t xml:space="preserve"> (</w:t>
      </w:r>
      <w:r w:rsidR="00FE4BFB">
        <w:t>E</w:t>
      </w:r>
      <w:r w:rsidR="00D441C4">
        <w:t xml:space="preserve">lastic </w:t>
      </w:r>
      <w:r w:rsidR="00FE4BFB">
        <w:t>N</w:t>
      </w:r>
      <w:r w:rsidR="00D441C4">
        <w:t>et regression)</w:t>
      </w:r>
      <w:r w:rsidR="00553601">
        <w:t xml:space="preserve"> and the best performing model with a randomized split</w:t>
      </w:r>
      <w:r w:rsidR="00D441C4">
        <w:t xml:space="preserve"> (Random Forest)</w:t>
      </w:r>
      <w:r w:rsidR="00553601">
        <w:t xml:space="preserve">. </w:t>
      </w:r>
      <w:r w:rsidR="00226109">
        <w:t>These results are much more in line with the performance estimates based on resampling as seen in</w:t>
      </w:r>
      <w:r w:rsidR="006039C7">
        <w:t xml:space="preserve"> </w:t>
      </w:r>
      <w:r w:rsidR="006039C7">
        <w:fldChar w:fldCharType="begin"/>
      </w:r>
      <w:r w:rsidR="006039C7">
        <w:instrText xml:space="preserve"> REF _Ref88158320 \h </w:instrText>
      </w:r>
      <w:r w:rsidR="006039C7">
        <w:fldChar w:fldCharType="separate"/>
      </w:r>
      <w:r w:rsidR="00BC50C5">
        <w:t xml:space="preserve">Table </w:t>
      </w:r>
      <w:r w:rsidR="00BC50C5">
        <w:rPr>
          <w:noProof/>
        </w:rPr>
        <w:t>2</w:t>
      </w:r>
      <w:r w:rsidR="006039C7">
        <w:fldChar w:fldCharType="end"/>
      </w:r>
      <w:r w:rsidR="00226109">
        <w:t>, both in terms of the individual metrics as well as the ranking of the classifiers.</w:t>
      </w:r>
    </w:p>
    <w:p w14:paraId="3BA44705" w14:textId="49EEE85F" w:rsidR="00EA0B8F" w:rsidRDefault="007D460B" w:rsidP="00EA0B8F">
      <w:pPr>
        <w:pStyle w:val="berschrift1"/>
      </w:pPr>
      <w:r>
        <w:t>Discussion</w:t>
      </w:r>
    </w:p>
    <w:p w14:paraId="6D55623F" w14:textId="41F79601" w:rsidR="003233A1" w:rsidRPr="003233A1" w:rsidRDefault="003233A1" w:rsidP="003233A1">
      <w:r>
        <w:t xml:space="preserve">The results of this study suggest that the risk for wildfire ignitions in northern California is distributed in a spatial PATTERN that XXX. </w:t>
      </w:r>
    </w:p>
    <w:p w14:paraId="5ECDE0ED" w14:textId="4E5BDE42" w:rsidR="003D3432" w:rsidRPr="003D3432" w:rsidRDefault="003D3432" w:rsidP="003D3432">
      <w:pPr>
        <w:pStyle w:val="berschrift2"/>
      </w:pPr>
      <w:r>
        <w:t>Model performance</w:t>
      </w:r>
    </w:p>
    <w:p w14:paraId="6B4BA957" w14:textId="31634D40" w:rsidR="0081022B" w:rsidRDefault="0081022B" w:rsidP="00A37965">
      <w:r>
        <w:t xml:space="preserve">Comparison of the modeling results </w:t>
      </w:r>
      <w:r w:rsidR="0044464D">
        <w:t xml:space="preserve">shows that these models struggle to predict wildfire ignition risk if </w:t>
      </w:r>
      <w:r w:rsidR="00787E86">
        <w:t xml:space="preserve">there were observations </w:t>
      </w:r>
      <w:r w:rsidR="0044464D">
        <w:t xml:space="preserve">no from the predicted </w:t>
      </w:r>
      <w:proofErr w:type="gramStart"/>
      <w:r w:rsidR="0044464D">
        <w:t>time period</w:t>
      </w:r>
      <w:proofErr w:type="gramEnd"/>
      <w:r w:rsidR="0044464D">
        <w:t xml:space="preserve"> </w:t>
      </w:r>
      <w:r w:rsidR="00787E86">
        <w:t xml:space="preserve">in the </w:t>
      </w:r>
      <w:r w:rsidR="0044464D">
        <w:t>training</w:t>
      </w:r>
      <w:r w:rsidR="00787E86">
        <w:t xml:space="preserve"> set</w:t>
      </w:r>
      <w:r w:rsidR="0044464D">
        <w:t xml:space="preserve">. </w:t>
      </w:r>
      <w:r w:rsidR="00FB6B3F">
        <w:t>Conversely, p</w:t>
      </w:r>
      <w:r w:rsidR="00A00D02">
        <w:t xml:space="preserve">redictive performance is high if data from the predicted </w:t>
      </w:r>
      <w:proofErr w:type="gramStart"/>
      <w:r w:rsidR="00A00D02">
        <w:t>time period</w:t>
      </w:r>
      <w:proofErr w:type="gramEnd"/>
      <w:r w:rsidR="00A00D02">
        <w:t xml:space="preserve"> </w:t>
      </w:r>
      <w:r w:rsidR="00FB6B3F">
        <w:t>was</w:t>
      </w:r>
      <w:r w:rsidR="00A00D02">
        <w:t xml:space="preserve"> present in the training data. </w:t>
      </w:r>
      <w:r w:rsidR="002A5B84">
        <w:t xml:space="preserve">This also holds true without </w:t>
      </w:r>
      <w:r w:rsidR="002A5B84">
        <w:lastRenderedPageBreak/>
        <w:t>hyperparameter tuning, as t</w:t>
      </w:r>
      <w:r w:rsidR="0044464D">
        <w:t xml:space="preserve">he performance metrics based on resampling show that predictive performance is high </w:t>
      </w:r>
      <w:r w:rsidR="00FB6B3F">
        <w:t>if</w:t>
      </w:r>
      <w:r w:rsidR="002A5B84">
        <w:t xml:space="preserve"> the data is split into training and validation sets at random. </w:t>
      </w:r>
    </w:p>
    <w:p w14:paraId="531F4435" w14:textId="455745D5" w:rsidR="00046B1A" w:rsidRDefault="00092915" w:rsidP="00A37965">
      <w:r>
        <w:t xml:space="preserve">In the setting of the time-based data split </w:t>
      </w:r>
      <w:proofErr w:type="spellStart"/>
      <w:r>
        <w:t>u</w:t>
      </w:r>
      <w:r w:rsidR="008A48B0">
        <w:t>psampling</w:t>
      </w:r>
      <w:proofErr w:type="spellEnd"/>
      <w:r w:rsidR="008A48B0">
        <w:t xml:space="preserve"> the training data to address the target variable’s class imbalance </w:t>
      </w:r>
      <w:r w:rsidR="00046B1A">
        <w:t>provide</w:t>
      </w:r>
      <w:r w:rsidR="005016F1">
        <w:t>d</w:t>
      </w:r>
      <w:r w:rsidR="00046B1A">
        <w:t xml:space="preserve"> little benefit</w:t>
      </w:r>
      <w:r w:rsidR="008A48B0">
        <w:t xml:space="preserve">. Both the </w:t>
      </w:r>
      <w:proofErr w:type="spellStart"/>
      <w:r w:rsidR="008A48B0">
        <w:t>upsampled</w:t>
      </w:r>
      <w:proofErr w:type="spellEnd"/>
      <w:r w:rsidR="008A48B0">
        <w:t xml:space="preserve"> Random Forest and </w:t>
      </w:r>
      <w:proofErr w:type="spellStart"/>
      <w:r w:rsidR="008A48B0" w:rsidRPr="00092915">
        <w:rPr>
          <w:i/>
          <w:iCs/>
        </w:rPr>
        <w:t>xgboost</w:t>
      </w:r>
      <w:proofErr w:type="spellEnd"/>
      <w:r w:rsidR="008A48B0">
        <w:t xml:space="preserve"> end</w:t>
      </w:r>
      <w:r>
        <w:t>ed</w:t>
      </w:r>
      <w:r w:rsidR="008A48B0">
        <w:t xml:space="preserve"> up predicting almost exclusively the majority class leading to high accuracy but very low </w:t>
      </w:r>
      <w:r w:rsidR="008A48B0" w:rsidRPr="00092915">
        <w:t>recall</w:t>
      </w:r>
      <w:r w:rsidR="008A48B0">
        <w:t xml:space="preserve">. </w:t>
      </w:r>
      <w:r w:rsidR="00046B1A">
        <w:t>L</w:t>
      </w:r>
      <w:r w:rsidR="00046B1A" w:rsidRPr="00A37965">
        <w:t>ogistic regression outperform</w:t>
      </w:r>
      <w:r>
        <w:t>ed</w:t>
      </w:r>
      <w:r w:rsidR="00046B1A" w:rsidRPr="00A37965">
        <w:t xml:space="preserve"> its non-parametric competitors</w:t>
      </w:r>
      <w:r w:rsidR="00046B1A">
        <w:t xml:space="preserve"> no matter the subsampling method. Even when </w:t>
      </w:r>
      <w:proofErr w:type="spellStart"/>
      <w:r w:rsidR="00046B1A">
        <w:t>downsampling</w:t>
      </w:r>
      <w:proofErr w:type="spellEnd"/>
      <w:r w:rsidR="00046B1A">
        <w:t xml:space="preserve"> </w:t>
      </w:r>
      <w:r>
        <w:t xml:space="preserve">the majority class </w:t>
      </w:r>
      <w:r w:rsidR="00046B1A">
        <w:t xml:space="preserve">instead, the tree-based ensemble models </w:t>
      </w:r>
      <w:r w:rsidR="00046B1A" w:rsidRPr="00A37965">
        <w:t>achieve</w:t>
      </w:r>
      <w:r>
        <w:t>d</w:t>
      </w:r>
      <w:r w:rsidR="00046B1A" w:rsidRPr="00A37965">
        <w:t xml:space="preserve"> such low </w:t>
      </w:r>
      <w:r w:rsidR="00046B1A" w:rsidRPr="00654772">
        <w:rPr>
          <w:i/>
          <w:iCs/>
        </w:rPr>
        <w:t>recall</w:t>
      </w:r>
      <w:r w:rsidR="00046B1A" w:rsidRPr="00A37965">
        <w:t xml:space="preserve"> that in the best case only around half of the ignition samples </w:t>
      </w:r>
      <w:r w:rsidR="004F7B4F">
        <w:t>were</w:t>
      </w:r>
      <w:r w:rsidR="00046B1A" w:rsidRPr="00A37965">
        <w:t xml:space="preserve"> predicted correctly.</w:t>
      </w:r>
      <w:r w:rsidR="00046B1A">
        <w:t xml:space="preserve"> </w:t>
      </w:r>
      <w:r w:rsidR="00046B1A" w:rsidRPr="00A37965">
        <w:t xml:space="preserve">Despite Random Forest and </w:t>
      </w:r>
      <w:proofErr w:type="spellStart"/>
      <w:r w:rsidR="00046B1A" w:rsidRPr="008965DD">
        <w:rPr>
          <w:i/>
          <w:iCs/>
        </w:rPr>
        <w:t>xgboost</w:t>
      </w:r>
      <w:proofErr w:type="spellEnd"/>
      <w:r w:rsidR="00046B1A" w:rsidRPr="00A37965">
        <w:t xml:space="preserve"> taking a clear lead in predictive power once the training and test sets are assigned at random, they fail at reliably predicting ignitions if the split is time</w:t>
      </w:r>
      <w:r w:rsidR="0073119E">
        <w:t>-</w:t>
      </w:r>
      <w:r w:rsidR="008965DD">
        <w:t>based</w:t>
      </w:r>
      <w:r w:rsidR="00046B1A">
        <w:t xml:space="preserve">. </w:t>
      </w:r>
    </w:p>
    <w:p w14:paraId="61844EFD" w14:textId="12D1B989" w:rsidR="00B6585D" w:rsidRDefault="00B8741D" w:rsidP="00A37965">
      <w:r>
        <w:t>T</w:t>
      </w:r>
      <w:r w:rsidR="0009320E">
        <w:t>his has multiple implications on forecasting wildfire ignition risk</w:t>
      </w:r>
      <w:r w:rsidR="00945F5B">
        <w:t xml:space="preserve">. </w:t>
      </w:r>
      <w:r w:rsidR="00DC0E54">
        <w:t>The difference in performance between the two data splitting methods impl</w:t>
      </w:r>
      <w:r w:rsidR="00823CA9">
        <w:t>ies</w:t>
      </w:r>
      <w:r w:rsidR="00DC0E54">
        <w:t xml:space="preserve"> that there </w:t>
      </w:r>
      <w:r w:rsidR="00823CA9">
        <w:t>is an annual component to wildfire</w:t>
      </w:r>
      <w:r w:rsidR="00DC0E54">
        <w:t xml:space="preserve"> </w:t>
      </w:r>
      <w:r w:rsidR="00823CA9">
        <w:t>occurrence</w:t>
      </w:r>
      <w:r w:rsidR="00DC0E54">
        <w:t xml:space="preserve"> that </w:t>
      </w:r>
      <w:r w:rsidR="00680BFB">
        <w:t>cannot</w:t>
      </w:r>
      <w:r w:rsidR="00DC0E54">
        <w:t xml:space="preserve"> be sufficiently explained with the predictor variables I collected. </w:t>
      </w:r>
      <w:r w:rsidR="002C1DA7">
        <w:t>T</w:t>
      </w:r>
      <w:r w:rsidR="00DC0E54">
        <w:t xml:space="preserve">he tree-based ensemble models </w:t>
      </w:r>
      <w:r w:rsidR="009C47BA">
        <w:t xml:space="preserve">appear to be </w:t>
      </w:r>
      <w:r w:rsidR="00DC0E54">
        <w:t xml:space="preserve">prone to overfitting </w:t>
      </w:r>
      <w:r w:rsidR="002C1DA7">
        <w:t xml:space="preserve">on the training data if the </w:t>
      </w:r>
      <w:r w:rsidR="00DB01E8">
        <w:t xml:space="preserve">data </w:t>
      </w:r>
      <w:r w:rsidR="002C1DA7">
        <w:t>split is conducted based on year, as these models fail</w:t>
      </w:r>
      <w:r w:rsidR="00DB01E8">
        <w:t>ed</w:t>
      </w:r>
      <w:r w:rsidR="002C1DA7">
        <w:t xml:space="preserve"> to generalize </w:t>
      </w:r>
      <w:r>
        <w:t>patterns leading to wildfire ignitions that can be applied to subsequent years.</w:t>
      </w:r>
      <w:r w:rsidR="00140277">
        <w:t xml:space="preserve"> </w:t>
      </w:r>
    </w:p>
    <w:p w14:paraId="6A3DB9B3" w14:textId="6B8186CD" w:rsidR="00DF66C7" w:rsidRDefault="00CE3EA3" w:rsidP="00A37965">
      <w:r>
        <w:t>T</w:t>
      </w:r>
      <w:r w:rsidR="00140277">
        <w:t xml:space="preserve">his problem is rectified once the </w:t>
      </w:r>
      <w:r w:rsidR="00DF66C7">
        <w:t xml:space="preserve">training and test data sets are assigned at random. Both Random Forest and </w:t>
      </w:r>
      <w:proofErr w:type="spellStart"/>
      <w:r w:rsidR="00DF66C7" w:rsidRPr="00D66141">
        <w:rPr>
          <w:i/>
          <w:iCs/>
        </w:rPr>
        <w:t>xgboost</w:t>
      </w:r>
      <w:proofErr w:type="spellEnd"/>
      <w:r w:rsidR="00DF66C7">
        <w:t xml:space="preserve"> are shown to generalize </w:t>
      </w:r>
      <w:r w:rsidR="0003723D">
        <w:t xml:space="preserve">well based on the training data, </w:t>
      </w:r>
      <w:r w:rsidR="00D31BAF">
        <w:t>both</w:t>
      </w:r>
      <w:r>
        <w:t xml:space="preserve"> </w:t>
      </w:r>
      <w:r w:rsidR="0003723D">
        <w:t xml:space="preserve">classifying over 80% of the ignition samples in the test set correctly. </w:t>
      </w:r>
      <w:r w:rsidR="00B6585D">
        <w:t xml:space="preserve">This is also the case for the </w:t>
      </w:r>
      <w:r w:rsidR="00D31BAF">
        <w:t>E</w:t>
      </w:r>
      <w:r w:rsidR="00B6585D">
        <w:t xml:space="preserve">lastic </w:t>
      </w:r>
      <w:r w:rsidR="00D31BAF">
        <w:t>N</w:t>
      </w:r>
      <w:r w:rsidR="00B6585D">
        <w:t xml:space="preserve">et regression in this modeling setting, although its significantly lower </w:t>
      </w:r>
      <w:r w:rsidR="00B6585D" w:rsidRPr="002C07C6">
        <w:t>precision</w:t>
      </w:r>
      <w:r w:rsidR="00B6585D">
        <w:rPr>
          <w:i/>
          <w:iCs/>
        </w:rPr>
        <w:t xml:space="preserve"> </w:t>
      </w:r>
      <w:r w:rsidR="00B6585D">
        <w:t xml:space="preserve">score means that these true positive predictions come at a </w:t>
      </w:r>
      <w:r w:rsidR="00E3354A">
        <w:t xml:space="preserve">price of many more false positives. </w:t>
      </w:r>
      <w:r w:rsidR="00450908">
        <w:t xml:space="preserve">Even if false positives are not as </w:t>
      </w:r>
      <w:r w:rsidR="00F41746">
        <w:t xml:space="preserve">expensive </w:t>
      </w:r>
      <w:r w:rsidR="00450908">
        <w:t>as false negatives, they are still best avoided</w:t>
      </w:r>
      <w:r w:rsidR="00F41746">
        <w:t xml:space="preserve"> if possible</w:t>
      </w:r>
      <w:r w:rsidR="00450908">
        <w:t>.</w:t>
      </w:r>
    </w:p>
    <w:p w14:paraId="100DD6DA" w14:textId="2B1C30EC" w:rsidR="005E4E1C" w:rsidRDefault="00172971" w:rsidP="00A37965">
      <w:r>
        <w:lastRenderedPageBreak/>
        <w:t xml:space="preserve">The fact that the non-parametric models outperform logistic regression in the setting of a randomized data split also implies that there are non-linear relationships between the predictors and the target variable, as has been noted in multiple previous studies on modeling wildfire ignition risk </w:t>
      </w:r>
      <w:r>
        <w:fldChar w:fldCharType="begin"/>
      </w:r>
      <w:r>
        <w:instrText xml:space="preserve"> ADDIN ZOTERO_ITEM CSL_CITATION {"citationID":"eeeEEc6i","properties":{"formattedCitation":"(Oliveira et al., 2012; Syphard et al., 2008; Vilar et al., 2010)","plainCitation":"(Oliveira et al., 2012; Syphard et al., 2008; Vilar et al., 2010)","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schema":"https://github.com/citation-style-language/schema/raw/master/csl-citation.json"} </w:instrText>
      </w:r>
      <w:r>
        <w:fldChar w:fldCharType="separate"/>
      </w:r>
      <w:r>
        <w:rPr>
          <w:noProof/>
        </w:rPr>
        <w:t>(Oliveira et al., 2012; Syphard et al., 2008; Vilar et al., 2010)</w:t>
      </w:r>
      <w:r>
        <w:fldChar w:fldCharType="end"/>
      </w:r>
      <w:r>
        <w:t xml:space="preserve">. </w:t>
      </w:r>
    </w:p>
    <w:p w14:paraId="21B6323E" w14:textId="35E447DB" w:rsidR="00E37873" w:rsidRPr="00E37873" w:rsidRDefault="002F636B" w:rsidP="00E37873">
      <w:pPr>
        <w:pStyle w:val="berschrift2"/>
      </w:pPr>
      <w:r>
        <w:t>Variable Importance</w:t>
      </w:r>
    </w:p>
    <w:p w14:paraId="1F7B0839" w14:textId="6C3706F1" w:rsidR="00E37873" w:rsidRDefault="00E831A9" w:rsidP="00A37965">
      <w:r w:rsidRPr="009B00F1">
        <w:t>Regression outputs are di</w:t>
      </w:r>
      <w:r>
        <w:t>s</w:t>
      </w:r>
      <w:r w:rsidRPr="009B00F1">
        <w:t xml:space="preserve">regarded in this section </w:t>
      </w:r>
      <w:r>
        <w:t xml:space="preserve">due to penalized estimation making standard errors unreliable for meaningful interpretations of regression coefficients and their significance. </w:t>
      </w:r>
      <w:r w:rsidR="00B9308C">
        <w:t>T</w:t>
      </w:r>
      <w:r w:rsidR="008313A3">
        <w:t xml:space="preserve">he best performing Random Forest and </w:t>
      </w:r>
      <w:proofErr w:type="spellStart"/>
      <w:r w:rsidR="008313A3">
        <w:t>xgboost</w:t>
      </w:r>
      <w:proofErr w:type="spellEnd"/>
      <w:r w:rsidR="008313A3">
        <w:t xml:space="preserve"> models </w:t>
      </w:r>
      <w:r w:rsidR="00B9308C">
        <w:t xml:space="preserve">in the temporal split setting </w:t>
      </w:r>
      <w:r w:rsidR="008313A3">
        <w:t xml:space="preserve">share 13 predictors </w:t>
      </w:r>
      <w:r w:rsidR="00B9308C">
        <w:t xml:space="preserve">among their 15 most important predictor variables. Even among their five most important predictors they have four in common: the average temperature, average precipitation, </w:t>
      </w:r>
      <w:r w:rsidR="000B31EF">
        <w:t xml:space="preserve">the current season, and the distance to the nearest city. Random Forest also lists unemployment growth at county level among its five most important predictors, while </w:t>
      </w:r>
      <w:proofErr w:type="spellStart"/>
      <w:r w:rsidR="000B31EF" w:rsidRPr="005E4E1C">
        <w:rPr>
          <w:i/>
          <w:iCs/>
        </w:rPr>
        <w:t>xgboost</w:t>
      </w:r>
      <w:proofErr w:type="spellEnd"/>
      <w:r w:rsidR="000B31EF">
        <w:t xml:space="preserve"> includes the percentage of registered democrats at voting district level. </w:t>
      </w:r>
      <w:proofErr w:type="gramStart"/>
      <w:r w:rsidR="000B31EF">
        <w:t>Both of these</w:t>
      </w:r>
      <w:proofErr w:type="gramEnd"/>
      <w:r w:rsidR="000B31EF">
        <w:t xml:space="preserve"> predictors are found among the top 15 predictors of the other classifier respectively.</w:t>
      </w:r>
      <w:r w:rsidR="00BC6886">
        <w:t xml:space="preserve"> Population density and population growth only rank in the top 15 for </w:t>
      </w:r>
      <w:proofErr w:type="spellStart"/>
      <w:r w:rsidR="00BC6886" w:rsidRPr="005E4E1C">
        <w:rPr>
          <w:i/>
          <w:iCs/>
        </w:rPr>
        <w:t>xgboost</w:t>
      </w:r>
      <w:proofErr w:type="spellEnd"/>
      <w:r w:rsidR="00BC6886">
        <w:t xml:space="preserve">, but not for Random Forest, despite being often cited as important predictors in previous studies. </w:t>
      </w:r>
    </w:p>
    <w:p w14:paraId="1608FBFC" w14:textId="161239C6" w:rsidR="00E37873" w:rsidRDefault="00E36602" w:rsidP="00A37965">
      <w:r>
        <w:rPr>
          <w:noProof/>
        </w:rPr>
        <mc:AlternateContent>
          <mc:Choice Requires="wpg">
            <w:drawing>
              <wp:anchor distT="0" distB="0" distL="114300" distR="114300" simplePos="0" relativeHeight="251675648" behindDoc="0" locked="0" layoutInCell="1" allowOverlap="1" wp14:anchorId="543F1BE6" wp14:editId="2DB8F1AC">
                <wp:simplePos x="0" y="0"/>
                <wp:positionH relativeFrom="column">
                  <wp:posOffset>-44389</wp:posOffset>
                </wp:positionH>
                <wp:positionV relativeFrom="paragraph">
                  <wp:posOffset>213442</wp:posOffset>
                </wp:positionV>
                <wp:extent cx="5833254" cy="3541968"/>
                <wp:effectExtent l="0" t="0" r="0" b="1905"/>
                <wp:wrapNone/>
                <wp:docPr id="4" name="Gruppieren 4"/>
                <wp:cNvGraphicFramePr/>
                <a:graphic xmlns:a="http://schemas.openxmlformats.org/drawingml/2006/main">
                  <a:graphicData uri="http://schemas.microsoft.com/office/word/2010/wordprocessingGroup">
                    <wpg:wgp>
                      <wpg:cNvGrpSpPr/>
                      <wpg:grpSpPr>
                        <a:xfrm>
                          <a:off x="0" y="0"/>
                          <a:ext cx="5833254" cy="3541968"/>
                          <a:chOff x="0" y="0"/>
                          <a:chExt cx="5833254" cy="3541968"/>
                        </a:xfrm>
                      </wpg:grpSpPr>
                      <wpg:grpSp>
                        <wpg:cNvPr id="12" name="Gruppieren 23"/>
                        <wpg:cNvGrpSpPr>
                          <a:grpSpLocks noChangeAspect="1"/>
                        </wpg:cNvGrpSpPr>
                        <wpg:grpSpPr>
                          <a:xfrm>
                            <a:off x="14749" y="0"/>
                            <a:ext cx="5818505" cy="3240000"/>
                            <a:chOff x="0" y="0"/>
                            <a:chExt cx="6158022" cy="3429000"/>
                          </a:xfrm>
                        </wpg:grpSpPr>
                        <pic:pic xmlns:pic="http://schemas.openxmlformats.org/drawingml/2006/picture">
                          <pic:nvPicPr>
                            <pic:cNvPr id="13" name="Grafik 13"/>
                            <pic:cNvPicPr>
                              <a:picLocks noChangeAspect="1"/>
                            </pic:cNvPicPr>
                          </pic:nvPicPr>
                          <pic:blipFill>
                            <a:blip r:embed="rId14"/>
                            <a:stretch>
                              <a:fillRect/>
                            </a:stretch>
                          </pic:blipFill>
                          <pic:spPr>
                            <a:xfrm>
                              <a:off x="0" y="0"/>
                              <a:ext cx="3429000" cy="3429000"/>
                            </a:xfrm>
                            <a:prstGeom prst="rect">
                              <a:avLst/>
                            </a:prstGeom>
                          </pic:spPr>
                        </pic:pic>
                        <pic:pic xmlns:pic="http://schemas.openxmlformats.org/drawingml/2006/picture">
                          <pic:nvPicPr>
                            <pic:cNvPr id="14" name="Grafik 14" descr="Ein Bild, das Tisch enthält.&#10;&#10;Automatisch generierte Beschreibung"/>
                            <pic:cNvPicPr>
                              <a:picLocks noChangeAspect="1"/>
                            </pic:cNvPicPr>
                          </pic:nvPicPr>
                          <pic:blipFill>
                            <a:blip r:embed="rId15"/>
                            <a:stretch>
                              <a:fillRect/>
                            </a:stretch>
                          </pic:blipFill>
                          <pic:spPr>
                            <a:xfrm>
                              <a:off x="2729022" y="0"/>
                              <a:ext cx="3429000" cy="3429000"/>
                            </a:xfrm>
                            <a:prstGeom prst="rect">
                              <a:avLst/>
                            </a:prstGeom>
                          </pic:spPr>
                        </pic:pic>
                      </wpg:grpSp>
                      <wps:wsp>
                        <wps:cNvPr id="23" name="Textfeld 23"/>
                        <wps:cNvSpPr txBox="1"/>
                        <wps:spPr>
                          <a:xfrm>
                            <a:off x="0" y="3259393"/>
                            <a:ext cx="5817870" cy="282575"/>
                          </a:xfrm>
                          <a:prstGeom prst="rect">
                            <a:avLst/>
                          </a:prstGeom>
                          <a:solidFill>
                            <a:prstClr val="white"/>
                          </a:solidFill>
                          <a:ln>
                            <a:noFill/>
                          </a:ln>
                        </wps:spPr>
                        <wps:txbx>
                          <w:txbxContent>
                            <w:p w14:paraId="0CF6C86B" w14:textId="497E25F7" w:rsidR="00E37873" w:rsidRPr="00FE4696" w:rsidRDefault="00E37873" w:rsidP="00AD4CA0">
                              <w:pPr>
                                <w:pStyle w:val="Beschriftung"/>
                                <w:rPr>
                                  <w:color w:val="333333"/>
                                </w:rPr>
                              </w:pPr>
                              <w:r>
                                <w:t xml:space="preserve">Figure </w:t>
                              </w:r>
                              <w:r w:rsidR="00A92F32">
                                <w:fldChar w:fldCharType="begin"/>
                              </w:r>
                              <w:r w:rsidR="00A92F32">
                                <w:instrText xml:space="preserve"> SEQ Figure \* ARABIC </w:instrText>
                              </w:r>
                              <w:r w:rsidR="00A92F32">
                                <w:fldChar w:fldCharType="separate"/>
                              </w:r>
                              <w:r w:rsidR="00C570A8">
                                <w:rPr>
                                  <w:noProof/>
                                </w:rPr>
                                <w:t>4</w:t>
                              </w:r>
                              <w:r w:rsidR="00A92F32">
                                <w:rPr>
                                  <w:noProof/>
                                </w:rPr>
                                <w:fldChar w:fldCharType="end"/>
                              </w:r>
                              <w:r>
                                <w:t xml:space="preserve">: Comparison of variable importance for best models with temporal </w:t>
                              </w:r>
                              <w:r w:rsidR="00E371AF">
                                <w:t xml:space="preserve">data </w:t>
                              </w:r>
                              <w:r>
                                <w:t>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3F1BE6" id="Gruppieren 4" o:spid="_x0000_s1029" style="position:absolute;left:0;text-align:left;margin-left:-3.5pt;margin-top:16.8pt;width:459.3pt;height:278.9pt;z-index:251675648" coordsize="58332,3541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G3V4wxh8CAMYf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VW1h9ND6FVKKKE3KRGBEEAIXbCivqeCBlEsCNhQsaAgKMX2BLEg&#13;&#10;qBQr+hQRAQUCCimEGoh0CITQuwRC6vv/h7vn7dnZ595z79w7c2fmW7/fyt577bXbd87czFmz97mD&#13;&#10;BiE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GkNyOwAAEAASURBV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">
                <v:group id="Gruppieren 23" o:spid="_x0000_s1030" style="position:absolute;left:147;width:58185;height:32400" coordsize="61580,342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3" o:spid="_x0000_s1031"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">
                    <v:imagedata r:id="rId16" o:title=""/>
                  </v:shape>
                  <v:shape id="Grafik 14" o:spid="_x0000_s1032" type="#_x0000_t75" alt="Ein Bild, das Tisch enthält.&#10;&#10;Automatisch generierte Beschreibung" style="position:absolute;left:27290;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">
                    <v:imagedata r:id="rId17" o:title="Ein Bild, das Tisch enthält"/>
                  </v:shape>
                </v:group>
                <v:shape id="Textfeld 23" o:spid="_x0000_s1033" type="#_x0000_t202" style="position:absolute;top:32593;width:58178;height:28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" stroked="f">
                  <v:textbox style="mso-fit-shape-to-text:t" inset="0,0,0,0">
                    <w:txbxContent>
                      <w:p w14:paraId="0CF6C86B" w14:textId="497E25F7" w:rsidR="00E37873" w:rsidRPr="00FE4696" w:rsidRDefault="00E37873" w:rsidP="00AD4CA0">
                        <w:pPr>
                          <w:pStyle w:val="Beschriftung"/>
                          <w:rPr>
                            <w:color w:val="333333"/>
                          </w:rPr>
                        </w:pPr>
                        <w:r>
                          <w:t xml:space="preserve">Figure </w:t>
                        </w:r>
                        <w:r w:rsidR="00A92F32">
                          <w:fldChar w:fldCharType="begin"/>
                        </w:r>
                        <w:r w:rsidR="00A92F32">
                          <w:instrText xml:space="preserve"> SEQ Figure \* ARABIC </w:instrText>
                        </w:r>
                        <w:r w:rsidR="00A92F32">
                          <w:fldChar w:fldCharType="separate"/>
                        </w:r>
                        <w:r w:rsidR="00C570A8">
                          <w:rPr>
                            <w:noProof/>
                          </w:rPr>
                          <w:t>4</w:t>
                        </w:r>
                        <w:r w:rsidR="00A92F32">
                          <w:rPr>
                            <w:noProof/>
                          </w:rPr>
                          <w:fldChar w:fldCharType="end"/>
                        </w:r>
                        <w:r>
                          <w:t xml:space="preserve">: Comparison of variable importance for best models with temporal </w:t>
                        </w:r>
                        <w:r w:rsidR="00E371AF">
                          <w:t xml:space="preserve">data </w:t>
                        </w:r>
                        <w:r>
                          <w:t>split</w:t>
                        </w:r>
                      </w:p>
                    </w:txbxContent>
                  </v:textbox>
                </v:shape>
              </v:group>
            </w:pict>
          </mc:Fallback>
        </mc:AlternateContent>
      </w:r>
    </w:p>
    <w:p w14:paraId="3029462B" w14:textId="43ACE21E" w:rsidR="00E37873" w:rsidRDefault="00E37873" w:rsidP="00A37965"/>
    <w:p w14:paraId="4F75CB44" w14:textId="4A90FAD7" w:rsidR="00E37873" w:rsidRDefault="00E37873" w:rsidP="00A37965"/>
    <w:p w14:paraId="2D8B68D7" w14:textId="1C1AFCE7" w:rsidR="00E37873" w:rsidRDefault="00E37873" w:rsidP="00A37965"/>
    <w:p w14:paraId="71A366F6" w14:textId="65608F0E" w:rsidR="00E37873" w:rsidRDefault="00E37873" w:rsidP="00A37965"/>
    <w:p w14:paraId="588A5314" w14:textId="1725F551" w:rsidR="00E37873" w:rsidRDefault="00E37873" w:rsidP="00A37965"/>
    <w:p w14:paraId="5C522D50" w14:textId="7FAA7B5D" w:rsidR="00E37873" w:rsidRDefault="00E37873" w:rsidP="00A37965"/>
    <w:p w14:paraId="3FBD5F11" w14:textId="5B552E78" w:rsidR="00E37873" w:rsidRDefault="00E37873" w:rsidP="00A37965"/>
    <w:p w14:paraId="19691DDC" w14:textId="32976505" w:rsidR="00E37873" w:rsidRDefault="00E371AF" w:rsidP="00A37965">
      <w:r>
        <w:rPr>
          <w:noProof/>
        </w:rPr>
        <w:lastRenderedPageBreak/>
        <mc:AlternateContent>
          <mc:Choice Requires="wps">
            <w:drawing>
              <wp:anchor distT="0" distB="0" distL="114300" distR="114300" simplePos="0" relativeHeight="251679744" behindDoc="0" locked="0" layoutInCell="1" allowOverlap="1" wp14:anchorId="5DE87E50" wp14:editId="53F3CAF1">
                <wp:simplePos x="0" y="0"/>
                <wp:positionH relativeFrom="column">
                  <wp:posOffset>-48260</wp:posOffset>
                </wp:positionH>
                <wp:positionV relativeFrom="paragraph">
                  <wp:posOffset>5016500</wp:posOffset>
                </wp:positionV>
                <wp:extent cx="5852795" cy="635"/>
                <wp:effectExtent l="0" t="0" r="1905" b="12065"/>
                <wp:wrapTopAndBottom/>
                <wp:docPr id="28" name="Textfeld 28"/>
                <wp:cNvGraphicFramePr/>
                <a:graphic xmlns:a="http://schemas.openxmlformats.org/drawingml/2006/main">
                  <a:graphicData uri="http://schemas.microsoft.com/office/word/2010/wordprocessingShape">
                    <wps:wsp>
                      <wps:cNvSpPr txBox="1"/>
                      <wps:spPr>
                        <a:xfrm>
                          <a:off x="0" y="0"/>
                          <a:ext cx="5852795" cy="635"/>
                        </a:xfrm>
                        <a:prstGeom prst="rect">
                          <a:avLst/>
                        </a:prstGeom>
                        <a:solidFill>
                          <a:prstClr val="white"/>
                        </a:solidFill>
                        <a:ln>
                          <a:noFill/>
                        </a:ln>
                      </wps:spPr>
                      <wps:txbx>
                        <w:txbxContent>
                          <w:p w14:paraId="137AB01C" w14:textId="7183D947" w:rsidR="00E371AF" w:rsidRPr="007A6BC1" w:rsidRDefault="00E371AF" w:rsidP="00AD4CA0">
                            <w:pPr>
                              <w:pStyle w:val="Beschriftung"/>
                              <w:rPr>
                                <w:color w:val="333333"/>
                              </w:rPr>
                            </w:pPr>
                            <w:r>
                              <w:t xml:space="preserve">Figure </w:t>
                            </w:r>
                            <w:r w:rsidR="00A92F32">
                              <w:fldChar w:fldCharType="begin"/>
                            </w:r>
                            <w:r w:rsidR="00A92F32">
                              <w:instrText xml:space="preserve"> SEQ Figure \* ARABIC </w:instrText>
                            </w:r>
                            <w:r w:rsidR="00A92F32">
                              <w:fldChar w:fldCharType="separate"/>
                            </w:r>
                            <w:r w:rsidR="00C570A8">
                              <w:rPr>
                                <w:noProof/>
                              </w:rPr>
                              <w:t>5</w:t>
                            </w:r>
                            <w:r w:rsidR="00A92F32">
                              <w:rPr>
                                <w:noProof/>
                              </w:rPr>
                              <w:fldChar w:fldCharType="end"/>
                            </w:r>
                            <w:r>
                              <w:t>: Comparison of variable importance for best models with randomized data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87E50" id="Textfeld 28" o:spid="_x0000_s1034" type="#_x0000_t202" style="position:absolute;left:0;text-align:left;margin-left:-3.8pt;margin-top:395pt;width:460.8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" stroked="f">
                <v:textbox style="mso-fit-shape-to-text:t" inset="0,0,0,0">
                  <w:txbxContent>
                    <w:p w14:paraId="137AB01C" w14:textId="7183D947" w:rsidR="00E371AF" w:rsidRPr="007A6BC1" w:rsidRDefault="00E371AF" w:rsidP="00AD4CA0">
                      <w:pPr>
                        <w:pStyle w:val="Beschriftung"/>
                        <w:rPr>
                          <w:color w:val="333333"/>
                        </w:rPr>
                      </w:pPr>
                      <w:r>
                        <w:t xml:space="preserve">Figure </w:t>
                      </w:r>
                      <w:r w:rsidR="00A92F32">
                        <w:fldChar w:fldCharType="begin"/>
                      </w:r>
                      <w:r w:rsidR="00A92F32">
                        <w:instrText xml:space="preserve"> SEQ Figure \* ARABIC </w:instrText>
                      </w:r>
                      <w:r w:rsidR="00A92F32">
                        <w:fldChar w:fldCharType="separate"/>
                      </w:r>
                      <w:r w:rsidR="00C570A8">
                        <w:rPr>
                          <w:noProof/>
                        </w:rPr>
                        <w:t>5</w:t>
                      </w:r>
                      <w:r w:rsidR="00A92F32">
                        <w:rPr>
                          <w:noProof/>
                        </w:rPr>
                        <w:fldChar w:fldCharType="end"/>
                      </w:r>
                      <w:r>
                        <w:t>: Comparison of variable importance for best models with randomized data split</w:t>
                      </w:r>
                    </w:p>
                  </w:txbxContent>
                </v:textbox>
                <w10:wrap type="topAndBottom"/>
              </v:shape>
            </w:pict>
          </mc:Fallback>
        </mc:AlternateContent>
      </w:r>
      <w:r w:rsidRPr="00E37873">
        <w:rPr>
          <w:noProof/>
        </w:rPr>
        <mc:AlternateContent>
          <mc:Choice Requires="wpg">
            <w:drawing>
              <wp:anchor distT="0" distB="0" distL="114300" distR="114300" simplePos="0" relativeHeight="251677696" behindDoc="0" locked="0" layoutInCell="1" allowOverlap="1" wp14:anchorId="1598225D" wp14:editId="5515E4FC">
                <wp:simplePos x="0" y="0"/>
                <wp:positionH relativeFrom="margin">
                  <wp:align>center</wp:align>
                </wp:positionH>
                <wp:positionV relativeFrom="paragraph">
                  <wp:posOffset>1719919</wp:posOffset>
                </wp:positionV>
                <wp:extent cx="5852795" cy="3239770"/>
                <wp:effectExtent l="0" t="0" r="0" b="0"/>
                <wp:wrapTopAndBottom/>
                <wp:docPr id="25" name="Gruppieren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52795" cy="3239770"/>
                          <a:chOff x="0" y="0"/>
                          <a:chExt cx="6194534" cy="3429000"/>
                        </a:xfrm>
                      </wpg:grpSpPr>
                      <pic:pic xmlns:pic="http://schemas.openxmlformats.org/drawingml/2006/picture">
                        <pic:nvPicPr>
                          <pic:cNvPr id="26" name="Grafik 26"/>
                          <pic:cNvPicPr>
                            <a:picLocks noChangeAspect="1"/>
                          </pic:cNvPicPr>
                        </pic:nvPicPr>
                        <pic:blipFill>
                          <a:blip r:embed="rId18"/>
                          <a:stretch>
                            <a:fillRect/>
                          </a:stretch>
                        </pic:blipFill>
                        <pic:spPr>
                          <a:xfrm>
                            <a:off x="0" y="0"/>
                            <a:ext cx="3429000" cy="3429000"/>
                          </a:xfrm>
                          <a:prstGeom prst="rect">
                            <a:avLst/>
                          </a:prstGeom>
                        </pic:spPr>
                      </pic:pic>
                      <pic:pic xmlns:pic="http://schemas.openxmlformats.org/drawingml/2006/picture">
                        <pic:nvPicPr>
                          <pic:cNvPr id="27" name="Grafik 27"/>
                          <pic:cNvPicPr>
                            <a:picLocks noChangeAspect="1"/>
                          </pic:cNvPicPr>
                        </pic:nvPicPr>
                        <pic:blipFill>
                          <a:blip r:embed="rId19"/>
                          <a:stretch>
                            <a:fillRect/>
                          </a:stretch>
                        </pic:blipFill>
                        <pic:spPr>
                          <a:xfrm>
                            <a:off x="2765534" y="0"/>
                            <a:ext cx="3429000" cy="3429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7D42BA" id="Gruppieren 22" o:spid="_x0000_s1026" style="position:absolute;margin-left:0;margin-top:135.45pt;width:460.85pt;height:255.1pt;z-index:251677696;mso-position-horizontal:center;mso-position-horizontal-relative:margin;mso-width-relative:margin;mso-height-relative:margin" coordsize="61945,342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WU9R9xYCAPcW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UXZ/9MhCb0JJJDQe4kRCAGlF2kqYgX/QcWG2NEXRVQEpYj6KlaE&#13;&#10;FxGwgoqIoFIVQkIoUkILJZAEkN4iJe3/+y131tnJnHvPvXvv7t3d7/P5PJmZZ55p3zP3Zs+zc84O&#13;&#10;GoR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">
                <o:lock v:ext="edit" aspectratio="t"/>
                <v:shape id="Grafik 26" o:spid="_x0000_s1027"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">
                  <v:imagedata r:id="rId20" o:title=""/>
                </v:shape>
                <v:shape id="Grafik 27" o:spid="_x0000_s1028" type="#_x0000_t75" style="position:absolute;left:27655;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">
                  <v:imagedata r:id="rId21" o:title=""/>
                </v:shape>
                <w10:wrap type="topAndBottom" anchorx="margin"/>
              </v:group>
            </w:pict>
          </mc:Fallback>
        </mc:AlternateContent>
      </w:r>
      <w:r w:rsidR="00A37A7D">
        <w:t xml:space="preserve">A similar pattern arises </w:t>
      </w:r>
      <w:r w:rsidR="005E4E1C">
        <w:t>for the models</w:t>
      </w:r>
      <w:r w:rsidR="00A37A7D">
        <w:t xml:space="preserve"> estimat</w:t>
      </w:r>
      <w:r w:rsidR="005E4E1C">
        <w:t>ed with</w:t>
      </w:r>
      <w:r w:rsidR="00A37A7D">
        <w:t xml:space="preserve"> training data</w:t>
      </w:r>
      <w:r w:rsidR="005E4E1C">
        <w:t xml:space="preserve"> assigned at random</w:t>
      </w:r>
      <w:r w:rsidR="00A37A7D">
        <w:t xml:space="preserve">. Random Forest and </w:t>
      </w:r>
      <w:proofErr w:type="spellStart"/>
      <w:r w:rsidR="00A37A7D" w:rsidRPr="002F736B">
        <w:rPr>
          <w:i/>
          <w:iCs/>
        </w:rPr>
        <w:t>xgboost</w:t>
      </w:r>
      <w:proofErr w:type="spellEnd"/>
      <w:r w:rsidR="00A37A7D">
        <w:t xml:space="preserve"> again share 13 variables among their top 15 most important predictors. </w:t>
      </w:r>
      <w:r w:rsidR="00A2422D">
        <w:t>Variable importance remains largely the same</w:t>
      </w:r>
      <w:r w:rsidR="00A37A7D">
        <w:t xml:space="preserve"> with one notable difference of </w:t>
      </w:r>
      <w:r w:rsidR="00A2422D">
        <w:t>the year indicator</w:t>
      </w:r>
      <w:r w:rsidR="00A37A7D">
        <w:t xml:space="preserve"> </w:t>
      </w:r>
      <w:r w:rsidR="00A2422D">
        <w:t>only tak</w:t>
      </w:r>
      <w:r w:rsidR="00A37A7D">
        <w:t>ing</w:t>
      </w:r>
      <w:r w:rsidR="00A2422D">
        <w:t xml:space="preserve"> a prominent role as a predictor if </w:t>
      </w:r>
      <w:r w:rsidR="00A37A7D">
        <w:t>the training data is assigned at random</w:t>
      </w:r>
      <w:r w:rsidR="00A2422D">
        <w:t xml:space="preserve">. </w:t>
      </w:r>
    </w:p>
    <w:p w14:paraId="11BAD61A" w14:textId="65FD59CE" w:rsidR="00D501B7" w:rsidRDefault="00B34909" w:rsidP="00A37965">
      <w:r>
        <w:t xml:space="preserve">From these variable importance </w:t>
      </w:r>
      <w:proofErr w:type="gramStart"/>
      <w:r w:rsidR="00831175">
        <w:t>scores</w:t>
      </w:r>
      <w:proofErr w:type="gramEnd"/>
      <w:r>
        <w:t xml:space="preserve"> it can be inferred that </w:t>
      </w:r>
      <w:r w:rsidR="00831175">
        <w:t xml:space="preserve">wildfire ignition risk is influenced by a variety of meteorological, demographic and </w:t>
      </w:r>
      <w:r w:rsidR="00463575">
        <w:t>anthropogenic</w:t>
      </w:r>
      <w:r w:rsidR="00831175">
        <w:t xml:space="preserve"> factors with meteorological factors being the most important. The average temperature has proven to be the most important predictor across all models</w:t>
      </w:r>
      <w:r w:rsidR="002E6726">
        <w:t>, highlighting the impact of rising temperatures caused by progressing climate change</w:t>
      </w:r>
      <w:r w:rsidR="002F736B">
        <w:t xml:space="preserve"> on wildfire risk</w:t>
      </w:r>
      <w:r w:rsidR="002E6726">
        <w:t>.</w:t>
      </w:r>
      <w:r w:rsidR="00AA1E41">
        <w:t xml:space="preserve"> Temperature </w:t>
      </w:r>
      <w:r w:rsidR="00D501B7">
        <w:t xml:space="preserve">being an important predictor is an expected outcome, due to </w:t>
      </w:r>
      <w:r w:rsidR="002A7DD0">
        <w:t xml:space="preserve">temperature </w:t>
      </w:r>
      <w:r w:rsidR="00D501B7">
        <w:t>influenc</w:t>
      </w:r>
      <w:r w:rsidR="002A7DD0">
        <w:t xml:space="preserve">ing </w:t>
      </w:r>
      <w:r w:rsidR="00D501B7">
        <w:t>on soil und fuel moisture</w:t>
      </w:r>
      <w:r w:rsidR="002A7DD0">
        <w:t>, which are often cited predictors of wildfire risk on their own</w:t>
      </w:r>
      <w:r w:rsidR="00D501B7">
        <w:t xml:space="preserve">. Temperature also acts through </w:t>
      </w:r>
      <w:r w:rsidR="00642ACC">
        <w:t xml:space="preserve">other </w:t>
      </w:r>
      <w:r w:rsidR="00D501B7">
        <w:t xml:space="preserve">indirect channels such as increased popularity of outdoor activities and fire hazards such as campfires and fireworks during warm weather. </w:t>
      </w:r>
    </w:p>
    <w:p w14:paraId="05CC90C2" w14:textId="2043DAB1" w:rsidR="00D501B7" w:rsidRDefault="00D501B7" w:rsidP="00A37965">
      <w:r>
        <w:t>A</w:t>
      </w:r>
      <w:r w:rsidR="00831175">
        <w:t xml:space="preserve">verage precipitation </w:t>
      </w:r>
      <w:r w:rsidR="00ED32B1">
        <w:t>ranks</w:t>
      </w:r>
      <w:r>
        <w:t xml:space="preserve"> second</w:t>
      </w:r>
      <w:r w:rsidR="005F4953">
        <w:t xml:space="preserve">, being the second most important predictor for both final Random Forest models and among the top five predictors for both </w:t>
      </w:r>
      <w:proofErr w:type="spellStart"/>
      <w:r w:rsidR="005F4953" w:rsidRPr="004715B9">
        <w:rPr>
          <w:i/>
          <w:iCs/>
        </w:rPr>
        <w:lastRenderedPageBreak/>
        <w:t>xgboost</w:t>
      </w:r>
      <w:proofErr w:type="spellEnd"/>
      <w:r w:rsidR="005F4953">
        <w:t xml:space="preserve"> models.</w:t>
      </w:r>
      <w:r>
        <w:t xml:space="preserve"> Like temperature, precipitation manifests its impact </w:t>
      </w:r>
      <w:r w:rsidR="00A02E99">
        <w:t>both on</w:t>
      </w:r>
      <w:r w:rsidR="004715B9">
        <w:t>to environmental factors</w:t>
      </w:r>
      <w:r w:rsidR="00A02E99">
        <w:t xml:space="preserve"> </w:t>
      </w:r>
      <w:r w:rsidR="004715B9">
        <w:t>(</w:t>
      </w:r>
      <w:r w:rsidR="00A02E99">
        <w:t>soil and fuel moisture</w:t>
      </w:r>
      <w:r w:rsidR="004715B9">
        <w:t>)</w:t>
      </w:r>
      <w:r w:rsidR="00A02E99">
        <w:t xml:space="preserve"> </w:t>
      </w:r>
      <w:r w:rsidR="004715B9">
        <w:t>as well as human-activity (</w:t>
      </w:r>
      <w:r w:rsidR="00A02E99">
        <w:t>decreased popularity of outdoor activities and related fire hazards</w:t>
      </w:r>
      <w:r w:rsidR="004715B9">
        <w:t>)</w:t>
      </w:r>
      <w:r w:rsidR="00A02E99">
        <w:t xml:space="preserve">. </w:t>
      </w:r>
    </w:p>
    <w:p w14:paraId="3430975E" w14:textId="0E493EDC" w:rsidR="00C71B9E" w:rsidRDefault="00463575" w:rsidP="00A37965">
      <w:r>
        <w:t>Anthropogenic</w:t>
      </w:r>
      <w:r w:rsidR="00FA39E4">
        <w:t xml:space="preserve"> </w:t>
      </w:r>
      <w:r w:rsidR="00C71B9E">
        <w:t xml:space="preserve">predictors </w:t>
      </w:r>
      <w:r w:rsidR="009B5EAC">
        <w:t xml:space="preserve">are consistently ranked among the most important predictors. </w:t>
      </w:r>
      <w:r w:rsidR="00445849">
        <w:t xml:space="preserve">The distance from the nearest city ranks among the top five predictors across all models. </w:t>
      </w:r>
      <w:r w:rsidR="009B5EAC">
        <w:t xml:space="preserve">The association of road infrastructure and fire risk as found in similar studies is confirmed by the importance of distance </w:t>
      </w:r>
      <w:r w:rsidR="00445849">
        <w:t>from</w:t>
      </w:r>
      <w:r w:rsidR="009B5EAC">
        <w:t xml:space="preserve"> the nearest road as a predictor </w:t>
      </w:r>
      <w:r w:rsidR="009B5EAC">
        <w:fldChar w:fldCharType="begin"/>
      </w:r>
      <w:r w:rsidR="009B5EAC">
        <w:instrText xml:space="preserve"> ADDIN ZOTERO_ITEM CSL_CITATION {"citationID":"G7FmMpH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9B5EAC">
        <w:fldChar w:fldCharType="separate"/>
      </w:r>
      <w:r w:rsidR="009B5EAC">
        <w:rPr>
          <w:noProof/>
        </w:rPr>
        <w:t>(Syphard et al., 2008)</w:t>
      </w:r>
      <w:r w:rsidR="009B5EAC">
        <w:fldChar w:fldCharType="end"/>
      </w:r>
      <w:r w:rsidR="009B5EAC">
        <w:t xml:space="preserve">. </w:t>
      </w:r>
      <w:r w:rsidR="00C71B9E">
        <w:t xml:space="preserve">Surprisingly, the distance to the nearest powerline does not rank as highly as anticipated, </w:t>
      </w:r>
      <w:r w:rsidR="002E00E2">
        <w:t xml:space="preserve">as </w:t>
      </w:r>
      <w:r w:rsidR="00C71B9E">
        <w:t>powerlines</w:t>
      </w:r>
      <w:r w:rsidR="002E00E2">
        <w:t xml:space="preserve"> have the </w:t>
      </w:r>
      <w:r w:rsidR="00C71B9E">
        <w:t xml:space="preserve">potential to directly spark ignitions if damaged or downed. </w:t>
      </w:r>
      <w:r w:rsidR="0085207A">
        <w:t xml:space="preserve">The distance to the nearest fire station does </w:t>
      </w:r>
      <w:r w:rsidR="009A60DA">
        <w:t xml:space="preserve">not </w:t>
      </w:r>
      <w:r w:rsidR="0085207A">
        <w:t>affect wildfire ignitions per se but manifests its impact by shortening time until extinguishment</w:t>
      </w:r>
      <w:r w:rsidR="00EC43C5">
        <w:t xml:space="preserve">, thus </w:t>
      </w:r>
      <w:r w:rsidR="0085207A">
        <w:t xml:space="preserve">combating the spread of fire. </w:t>
      </w:r>
    </w:p>
    <w:p w14:paraId="4AE3B469" w14:textId="6927A947" w:rsidR="00BE4E25" w:rsidRDefault="0085207A" w:rsidP="00A37965">
      <w:r>
        <w:t xml:space="preserve">These results confirm the finding from previous studies that unemployment acts as an important </w:t>
      </w:r>
      <w:r w:rsidR="00A81B99">
        <w:t>socioeconomic</w:t>
      </w:r>
      <w:r>
        <w:t xml:space="preserve"> predictor of wildfire risk, as unemployment growth at county level ranks as the third most important predictor for both Random Forest models </w:t>
      </w:r>
      <w:r w:rsidR="00917E9C">
        <w:t xml:space="preserve">and among the top 10 predictors for </w:t>
      </w:r>
      <w:proofErr w:type="spellStart"/>
      <w:r w:rsidR="00917E9C" w:rsidRPr="00401DF0">
        <w:rPr>
          <w:i/>
          <w:iCs/>
        </w:rPr>
        <w:t>xgboost</w:t>
      </w:r>
      <w:proofErr w:type="spellEnd"/>
      <w:r w:rsidR="00917E9C">
        <w:t xml:space="preserve">. </w:t>
      </w:r>
      <w:r w:rsidR="00BE4E25">
        <w:t>T</w:t>
      </w:r>
      <w:r w:rsidR="00FA39E4">
        <w:t xml:space="preserve">opological features such as </w:t>
      </w:r>
      <w:r w:rsidR="00414285">
        <w:t>the average elevation and the distance to the nearest river</w:t>
      </w:r>
      <w:r w:rsidR="00BE4E25">
        <w:t xml:space="preserve"> are prominent predictors for all estimated models, presumably due to their role in shaping the conditions that either favor or discourage wildfire ignitions and spread. </w:t>
      </w:r>
    </w:p>
    <w:p w14:paraId="763C8CE5" w14:textId="67849495" w:rsidR="00DE5E0D" w:rsidRDefault="00BE4E25" w:rsidP="00A37965">
      <w:r>
        <w:t xml:space="preserve">The local share of registered democrats also proves to be an important predictor across all models. I interpret this as </w:t>
      </w:r>
      <w:r w:rsidR="006306BA">
        <w:t xml:space="preserve">party registrations acting as a proxy for local environmental policy such as forest management, fire control and investment in </w:t>
      </w:r>
      <w:r w:rsidR="00401DF0">
        <w:t xml:space="preserve">local </w:t>
      </w:r>
      <w:r w:rsidR="006306BA">
        <w:t xml:space="preserve">wildfire prevention measures. </w:t>
      </w:r>
      <w:r w:rsidR="002944F2">
        <w:t>There is no clear pattern indicating whether the composition of the labor force is an important predictor.</w:t>
      </w:r>
      <w:r w:rsidR="002F1D6B">
        <w:t xml:space="preserve"> Also, variables indicating local responsibility areas, fuel removal campaigns and protected areas are wholly absent </w:t>
      </w:r>
      <w:r w:rsidR="00155D2E">
        <w:t>from the top 15 most important predictors</w:t>
      </w:r>
      <w:r w:rsidR="006E3FC9">
        <w:t xml:space="preserve">, as are the predictors related to landcover. </w:t>
      </w:r>
    </w:p>
    <w:p w14:paraId="7B91EBF5" w14:textId="4DDBD3E4" w:rsidR="00DE5E0D" w:rsidRDefault="00DE5E0D" w:rsidP="00DE5E0D">
      <w:pPr>
        <w:pStyle w:val="berschrift2"/>
      </w:pPr>
      <w:r>
        <w:lastRenderedPageBreak/>
        <w:t>Interpretation</w:t>
      </w:r>
    </w:p>
    <w:p w14:paraId="0AC17226" w14:textId="072E8AD9" w:rsidR="00CB759B" w:rsidRDefault="00365ED2" w:rsidP="00A37965">
      <w:r>
        <w:t>These findings provide insight into the multidimensionality of factors that contribute to wildfire risk in Northern California</w:t>
      </w:r>
      <w:r w:rsidR="00DC0556">
        <w:t xml:space="preserve">. They </w:t>
      </w:r>
      <w:r w:rsidR="00BA5D66">
        <w:t xml:space="preserve">highlight the importance of considering predictor variables that capture both the environmental as well as the </w:t>
      </w:r>
      <w:r w:rsidR="00463575">
        <w:t>anthropogenic</w:t>
      </w:r>
      <w:r w:rsidR="00BA5D66">
        <w:t xml:space="preserve"> </w:t>
      </w:r>
      <w:r w:rsidR="00DC0556">
        <w:t xml:space="preserve">factors of wildfire risk. Even if human activities are cited as the most common vector of wildfire ignition, the meteorological and topological conditions dictate the spread of fire and its perimeter. </w:t>
      </w:r>
    </w:p>
    <w:p w14:paraId="24C99800" w14:textId="4ADD3C2C" w:rsidR="00365ED2" w:rsidRDefault="00DC0556" w:rsidP="00A37965">
      <w:r>
        <w:t xml:space="preserve">These are important findings for local environmental policy, as fire </w:t>
      </w:r>
      <w:r w:rsidR="00401DF0">
        <w:t>prevention measures</w:t>
      </w:r>
      <w:r>
        <w:t xml:space="preserve"> </w:t>
      </w:r>
      <w:r w:rsidR="00D30494">
        <w:t xml:space="preserve">ought to be focused on areas where the most important environmental and </w:t>
      </w:r>
      <w:r w:rsidR="00463575">
        <w:t>anthropogenic</w:t>
      </w:r>
      <w:r w:rsidR="00D30494">
        <w:t xml:space="preserve"> predictors intersect</w:t>
      </w:r>
      <w:r w:rsidR="00D51090">
        <w:t>.</w:t>
      </w:r>
      <w:r w:rsidR="00D30494">
        <w:t xml:space="preserve"> </w:t>
      </w:r>
      <w:r w:rsidR="00505C86">
        <w:t>This leads to the inference that p</w:t>
      </w:r>
      <w:r w:rsidR="00D51090">
        <w:t xml:space="preserve">reventive measures </w:t>
      </w:r>
      <w:r w:rsidR="00505C86">
        <w:t xml:space="preserve">would be most effective in </w:t>
      </w:r>
      <w:r w:rsidR="00D30494">
        <w:t xml:space="preserve">peripheral communities with high average temperatures, low average rainfall and rapidly increasing unemployment. </w:t>
      </w:r>
      <w:r w:rsidR="00365ED2">
        <w:t xml:space="preserve">The robustness </w:t>
      </w:r>
      <w:r w:rsidR="007E0433">
        <w:t>of</w:t>
      </w:r>
      <w:r w:rsidR="003F14EC">
        <w:t xml:space="preserve"> the most important predictors across all models indicates the validity of these findings beyond the individual classifiers and modeling procedures. </w:t>
      </w:r>
    </w:p>
    <w:p w14:paraId="52AB8FD4" w14:textId="537AD087" w:rsidR="006D20F5" w:rsidRDefault="006D20F5" w:rsidP="00107A94">
      <w:r>
        <w:t xml:space="preserve">Model performance also suggests that </w:t>
      </w:r>
      <w:r w:rsidR="00107A94">
        <w:t xml:space="preserve">neither classifier achieves high performance when forecasting wildfire risk for a period unseen in the training data. While logistic regression performed marginally better than Random Forest and </w:t>
      </w:r>
      <w:proofErr w:type="spellStart"/>
      <w:r w:rsidR="00107A94" w:rsidRPr="00107A94">
        <w:rPr>
          <w:i/>
          <w:iCs/>
        </w:rPr>
        <w:t>xgboost</w:t>
      </w:r>
      <w:proofErr w:type="spellEnd"/>
      <w:r w:rsidR="00107A94">
        <w:t xml:space="preserve"> at this task, the tree-based ensemble models generally outperformed logistic regression once they had access to samples from the predicted period during training. </w:t>
      </w:r>
      <w:r w:rsidR="00861216">
        <w:t>One possible strategy to address this problem is regular retraining of models during the winter season once enough data to improve predictions for the summer season become</w:t>
      </w:r>
      <w:r w:rsidR="0052025C">
        <w:t>s</w:t>
      </w:r>
      <w:r w:rsidR="00861216">
        <w:t xml:space="preserve"> available. </w:t>
      </w:r>
    </w:p>
    <w:p w14:paraId="299EA40F" w14:textId="04BE6EC9" w:rsidR="00BE45F0" w:rsidRDefault="00BE45F0" w:rsidP="00BE45F0">
      <w:pPr>
        <w:pStyle w:val="berschrift2"/>
      </w:pPr>
      <w:r>
        <w:t>Limitations</w:t>
      </w:r>
    </w:p>
    <w:p w14:paraId="18ACC61A" w14:textId="77777777" w:rsidR="00BE45F0" w:rsidRPr="00BE45F0" w:rsidRDefault="00BE45F0" w:rsidP="00BE45F0"/>
    <w:p w14:paraId="0B1D1762" w14:textId="14615DC9" w:rsidR="007D460B" w:rsidRDefault="007D460B" w:rsidP="00EA0B8F">
      <w:pPr>
        <w:pStyle w:val="berschrift1"/>
      </w:pPr>
      <w:r>
        <w:t>Conclusion</w:t>
      </w:r>
    </w:p>
    <w:p w14:paraId="180B7A9D" w14:textId="51312A20" w:rsidR="007D460B" w:rsidRDefault="00563EE7" w:rsidP="00F424EF">
      <w:r>
        <w:t xml:space="preserve">Northern California has seen a stark increase </w:t>
      </w:r>
      <w:r w:rsidR="003A017F">
        <w:t xml:space="preserve">in areas burnt by wildfires since 2017. </w:t>
      </w:r>
      <w:r w:rsidR="00A70B03">
        <w:t xml:space="preserve">Wildfire occurrences are not evenly distributed as they most often occur XXX with </w:t>
      </w:r>
      <w:r w:rsidR="00A70B03">
        <w:lastRenderedPageBreak/>
        <w:t xml:space="preserve">a combination of environmental and </w:t>
      </w:r>
      <w:r w:rsidR="00463575">
        <w:t>anthropogenic</w:t>
      </w:r>
      <w:r w:rsidR="00A70B03">
        <w:t xml:space="preserve"> factors contributing to the probability of wildfire ignitions and spread. I </w:t>
      </w:r>
      <w:r w:rsidR="006C33B8">
        <w:t>aimed</w:t>
      </w:r>
      <w:r w:rsidR="00A70B03">
        <w:t xml:space="preserve"> to depict these intersecting factors by compiling a data set </w:t>
      </w:r>
      <w:r w:rsidR="001207C4">
        <w:t xml:space="preserve">that includes both meteorological, topological, demographic, </w:t>
      </w:r>
      <w:r w:rsidR="00A81B99">
        <w:t>socioeconomic</w:t>
      </w:r>
      <w:r w:rsidR="00C85846">
        <w:t>, political</w:t>
      </w:r>
      <w:r w:rsidR="001207C4">
        <w:t xml:space="preserve"> and infrastructure data</w:t>
      </w:r>
      <w:r w:rsidR="0041429A">
        <w:t>. I then used these data</w:t>
      </w:r>
      <w:r w:rsidR="001207C4">
        <w:t xml:space="preserve"> as predictors for local wildfire occurrence at a 4</w:t>
      </w:r>
      <w:r w:rsidR="001207C4" w:rsidRPr="001207C4">
        <w:rPr>
          <w:rFonts w:ascii="Cambria Math" w:hAnsi="Cambria Math"/>
          <w:i/>
        </w:rPr>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1207C4">
        <w:rPr>
          <w:rFonts w:ascii="Cambria Math" w:hAnsi="Cambria Math"/>
          <w:iCs/>
        </w:rPr>
        <w:t xml:space="preserve"> </w:t>
      </w:r>
      <w:r w:rsidR="001207C4" w:rsidRPr="001207C4">
        <w:t>resolution</w:t>
      </w:r>
      <w:r w:rsidR="001207C4">
        <w:t xml:space="preserve"> in Northern California within an </w:t>
      </w:r>
      <w:r w:rsidR="00541BC9">
        <w:t>8-year</w:t>
      </w:r>
      <w:r w:rsidR="001207C4">
        <w:t xml:space="preserve"> study period from 2010 to 2018. </w:t>
      </w:r>
      <w:r w:rsidR="0041429A">
        <w:t>I</w:t>
      </w:r>
      <w:r w:rsidR="00F424EF">
        <w:t xml:space="preserve"> modeled the likelihood of wildfire occurrence by using several statistical and Machine Learning algorithms: logistic regression, Random Forest and </w:t>
      </w:r>
      <w:proofErr w:type="spellStart"/>
      <w:r w:rsidR="00382A60" w:rsidRPr="0041429A">
        <w:rPr>
          <w:i/>
          <w:iCs/>
        </w:rPr>
        <w:t>xgboost</w:t>
      </w:r>
      <w:proofErr w:type="spellEnd"/>
      <w:r w:rsidR="00BB636B">
        <w:t>. The estimated models predict</w:t>
      </w:r>
      <w:r w:rsidR="00F424EF">
        <w:t xml:space="preserve"> a 4</w:t>
      </w:r>
      <w:r w:rsidR="00F424EF" w:rsidRPr="001207C4">
        <w:rPr>
          <w:rFonts w:ascii="Cambria Math" w:hAnsi="Cambria Math"/>
          <w:i/>
        </w:rPr>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24EF" w:rsidRPr="00F424EF">
        <w:t xml:space="preserve"> unit’s</w:t>
      </w:r>
      <w:r w:rsidR="00F424EF">
        <w:rPr>
          <w:rFonts w:ascii="Cambria Math" w:hAnsi="Cambria Math"/>
          <w:iCs/>
        </w:rPr>
        <w:t xml:space="preserve"> </w:t>
      </w:r>
      <w:r w:rsidR="00F424EF">
        <w:t>probability of seeing wildfire occurrence during the winter and summer seasons of 2017 and 2018.</w:t>
      </w:r>
      <w:r w:rsidR="00F366E1">
        <w:t xml:space="preserve"> Comparison of the </w:t>
      </w:r>
      <w:r w:rsidR="00BB636B">
        <w:t xml:space="preserve">modeling </w:t>
      </w:r>
      <w:r w:rsidR="00F366E1">
        <w:t xml:space="preserve">results led me to the conclusion that assigning observations into training and test set based on their year of occurrence leads to lower predictive performance than expected. While </w:t>
      </w:r>
      <w:r w:rsidR="00382A60">
        <w:t>preliminary performance metrics obtained through resampling the training data</w:t>
      </w:r>
      <w:r w:rsidR="000F5BCB">
        <w:t xml:space="preserve"> (2010-2016)</w:t>
      </w:r>
      <w:r w:rsidR="00382A60">
        <w:t xml:space="preserve"> showed promising results, final predictions of the test set </w:t>
      </w:r>
      <w:r w:rsidR="000F5BCB">
        <w:t xml:space="preserve">(2017-2018) showed a general inability to generalize patterns of wildfire occurrence from the training years for predicting the testing years. </w:t>
      </w:r>
    </w:p>
    <w:p w14:paraId="4788BA7C" w14:textId="1B5894B1" w:rsidR="006B3DB7" w:rsidRDefault="0086610F" w:rsidP="00F424EF">
      <w:r>
        <w:t xml:space="preserve">I estimated another set of models accordingly where the training and test data were assigned at random. This increased predictive performance for all classifiers, but especially Random Forest and </w:t>
      </w:r>
      <w:proofErr w:type="spellStart"/>
      <w:r w:rsidRPr="00F94519">
        <w:rPr>
          <w:i/>
          <w:iCs/>
        </w:rPr>
        <w:t>xgboost</w:t>
      </w:r>
      <w:proofErr w:type="spellEnd"/>
      <w:r>
        <w:t xml:space="preserve">. Logistic regression, which previously scored the highest in terms of ROC-AUC with </w:t>
      </w:r>
      <w:r w:rsidR="00CB592C">
        <w:t>training</w:t>
      </w:r>
      <w:r>
        <w:t xml:space="preserve"> and test data assigned by year, profited the least from this change</w:t>
      </w:r>
      <w:r w:rsidR="00F94519">
        <w:t>. The regression model</w:t>
      </w:r>
      <w:r>
        <w:t xml:space="preserve"> rank</w:t>
      </w:r>
      <w:r w:rsidR="00F94519">
        <w:t xml:space="preserve">ed </w:t>
      </w:r>
      <w:r>
        <w:t xml:space="preserve">third behind Random Forest and </w:t>
      </w:r>
      <w:proofErr w:type="spellStart"/>
      <w:r w:rsidRPr="00F94519">
        <w:rPr>
          <w:i/>
          <w:iCs/>
        </w:rPr>
        <w:t>xgboost</w:t>
      </w:r>
      <w:proofErr w:type="spellEnd"/>
      <w:r>
        <w:t xml:space="preserve"> after splitting the data at random.</w:t>
      </w:r>
      <w:r w:rsidR="00CB592C">
        <w:t xml:space="preserve"> This </w:t>
      </w:r>
      <w:r w:rsidR="00E1474A">
        <w:t>led</w:t>
      </w:r>
      <w:r w:rsidR="00CB592C">
        <w:t xml:space="preserve"> me to the conclusion that tee-based ensemble models are more likely to overfit on the training data if there is a substantial annual variation in the modeled patterns. </w:t>
      </w:r>
      <w:r w:rsidR="00AE257C">
        <w:t xml:space="preserve">It also showed the </w:t>
      </w:r>
      <w:r w:rsidR="004559CD">
        <w:t xml:space="preserve">classification </w:t>
      </w:r>
      <w:r w:rsidR="00AE257C">
        <w:t xml:space="preserve">power of non-parametric models that require only minimal data pre-processing while eclipsing the predictive performance of linear statistical models if observations from all years of the data set are made available for training. </w:t>
      </w:r>
    </w:p>
    <w:p w14:paraId="400E8C39" w14:textId="79BAB903" w:rsidR="00E1474A" w:rsidRDefault="005E2D09" w:rsidP="00F424EF">
      <w:r>
        <w:lastRenderedPageBreak/>
        <w:t xml:space="preserve">Regardless of the used data splitting method, variable importance rankings of all estimated tree-based ensemble models show a consistent image of the factors that contribute the most to wildfire occurrences in Northern California. </w:t>
      </w:r>
      <w:r w:rsidR="00A40BEC">
        <w:t>E</w:t>
      </w:r>
      <w:r w:rsidR="00C725CF">
        <w:t xml:space="preserve">nvironmental and </w:t>
      </w:r>
      <w:r w:rsidR="00463575">
        <w:t>anthropogenic</w:t>
      </w:r>
      <w:r w:rsidR="00C725CF">
        <w:t xml:space="preserve"> factors </w:t>
      </w:r>
      <w:r w:rsidR="00A40BEC">
        <w:t xml:space="preserve">in combination </w:t>
      </w:r>
      <w:r w:rsidR="00F94519">
        <w:t>were</w:t>
      </w:r>
      <w:r w:rsidR="00C725CF">
        <w:t xml:space="preserve"> consistently ranked as the most important predictors, suggesting that preventive measures would be most effective in peripheral communities with high average temperatures, low average rainfall and rapidly increasing unemployment.</w:t>
      </w:r>
      <w:r w:rsidR="00EB151D">
        <w:t xml:space="preserve"> Such qualitative insights provide policy makers with valuable guidance to design forest management and wildfire prevention initiatives more efficiently. </w:t>
      </w:r>
      <w:r w:rsidR="00DD5273">
        <w:t xml:space="preserve">It also highlights </w:t>
      </w:r>
      <w:r w:rsidR="008953F5">
        <w:t>how</w:t>
      </w:r>
      <w:r w:rsidR="00DD5273">
        <w:t xml:space="preserve"> predictors of wildfire occurrences cannot be reduced to purely environmental or human-related factors. </w:t>
      </w:r>
    </w:p>
    <w:p w14:paraId="5F8BC204" w14:textId="76909601" w:rsidR="00403AF2" w:rsidRDefault="008953F5" w:rsidP="00403AF2">
      <w:pPr>
        <w:widowControl w:val="0"/>
        <w:autoSpaceDE w:val="0"/>
        <w:autoSpaceDN w:val="0"/>
        <w:adjustRightInd w:val="0"/>
      </w:pPr>
      <w:r>
        <w:t xml:space="preserve">Potential shortcomings of this study include the </w:t>
      </w:r>
      <w:r w:rsidR="009031CE">
        <w:t>large</w:t>
      </w:r>
      <w:r>
        <w:rPr>
          <w:rFonts w:ascii="Cambria Math" w:hAnsi="Cambria Math"/>
          <w:iCs/>
        </w:rPr>
        <w:t xml:space="preserve"> </w:t>
      </w:r>
      <w:r w:rsidRPr="001207C4">
        <w:t>resolution</w:t>
      </w:r>
      <w:r>
        <w:t xml:space="preserve"> of this </w:t>
      </w:r>
      <w:r w:rsidR="009031CE">
        <w:t>analysis</w:t>
      </w:r>
      <w:r>
        <w:t>, due to the unavailability of most predictor variables at a more granular</w:t>
      </w:r>
      <w:r w:rsidR="00A27D3F">
        <w:t xml:space="preserve"> resolution</w:t>
      </w:r>
      <w:r w:rsidR="009031CE">
        <w:t xml:space="preserve"> at regular intervals</w:t>
      </w:r>
      <w:r w:rsidR="00A27D3F">
        <w:t xml:space="preserve">. </w:t>
      </w:r>
      <w:r w:rsidR="00C83B6E">
        <w:t>Available data sets for the environmental conditions in Northern California are highly fragmented</w:t>
      </w:r>
      <w:r>
        <w:t xml:space="preserve"> </w:t>
      </w:r>
      <w:r w:rsidR="00C83B6E">
        <w:t xml:space="preserve">with important predictors </w:t>
      </w:r>
      <w:r w:rsidR="00351A0A">
        <w:t>of</w:t>
      </w:r>
      <w:r w:rsidR="00C83B6E">
        <w:t xml:space="preserve"> wildfire ignitions either </w:t>
      </w:r>
      <w:r w:rsidR="00351A0A">
        <w:t xml:space="preserve">only </w:t>
      </w:r>
      <w:r w:rsidR="00C83B6E">
        <w:t xml:space="preserve">being available at </w:t>
      </w:r>
      <w:r w:rsidR="0076510A">
        <w:t xml:space="preserve">a large resolution </w:t>
      </w:r>
      <w:r w:rsidR="00C83B6E">
        <w:t xml:space="preserve">global scale or only at </w:t>
      </w:r>
      <w:r w:rsidR="0076510A">
        <w:t>the</w:t>
      </w:r>
      <w:r w:rsidR="00C83B6E">
        <w:t xml:space="preserve"> very granular, local </w:t>
      </w:r>
      <w:r w:rsidR="0076510A">
        <w:t>level</w:t>
      </w:r>
      <w:r w:rsidR="00C83B6E">
        <w:t xml:space="preserve">. One key objective for future research </w:t>
      </w:r>
      <w:r w:rsidR="00985307">
        <w:t xml:space="preserve">is thus the creation of granular state-level data sets that combine the various types of important predictors into harmonized data bases fit for modeling local differences in wildfire risk. </w:t>
      </w:r>
      <w:r w:rsidR="008379FA">
        <w:t xml:space="preserve">Furthermore, future research could focus on improving the predictive performance of classifiers trained on </w:t>
      </w:r>
      <w:proofErr w:type="gramStart"/>
      <w:r w:rsidR="008379FA">
        <w:t>temporally-split</w:t>
      </w:r>
      <w:proofErr w:type="gramEnd"/>
      <w:r w:rsidR="008379FA">
        <w:t xml:space="preserve"> data, as this setting most closely mirrors the real-life application of environmental risk prediction of future seasons based on </w:t>
      </w:r>
      <w:r w:rsidR="00BF6D60">
        <w:t>data of the past.</w:t>
      </w:r>
      <w:r w:rsidR="00403AF2">
        <w:br w:type="page"/>
      </w:r>
    </w:p>
    <w:p w14:paraId="315DB126" w14:textId="6F5C9B2F" w:rsidR="00DB6C4E" w:rsidRPr="00F424EF" w:rsidRDefault="00FF0B80" w:rsidP="00DB6C4E">
      <w:pPr>
        <w:pStyle w:val="berschrift1"/>
      </w:pPr>
      <w:r>
        <w:rPr>
          <w:lang w:val="de-DE"/>
        </w:rPr>
        <w:lastRenderedPageBreak/>
        <w:t>References</w:t>
      </w:r>
    </w:p>
    <w:p w14:paraId="28C2DE89" w14:textId="3091A2E2" w:rsidR="00DF0B5C" w:rsidRPr="00F424EF" w:rsidRDefault="00DF0B5C" w:rsidP="00FF0B80"/>
    <w:sectPr w:rsidR="00DF0B5C" w:rsidRPr="00F424EF" w:rsidSect="006F45A7">
      <w:footerReference w:type="even" r:id="rId22"/>
      <w:footerReference w:type="default" r:id="rId23"/>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69208D" w14:textId="77777777" w:rsidR="001872FB" w:rsidRDefault="001872FB" w:rsidP="00A37965">
      <w:r>
        <w:separator/>
      </w:r>
    </w:p>
  </w:endnote>
  <w:endnote w:type="continuationSeparator" w:id="0">
    <w:p w14:paraId="79E9D77B" w14:textId="77777777" w:rsidR="001872FB" w:rsidRDefault="001872FB" w:rsidP="00A37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398104264"/>
      <w:docPartObj>
        <w:docPartGallery w:val="Page Numbers (Bottom of Page)"/>
        <w:docPartUnique/>
      </w:docPartObj>
    </w:sdtPr>
    <w:sdtEndPr>
      <w:rPr>
        <w:rStyle w:val="Seitenzahl"/>
      </w:rPr>
    </w:sdtEndPr>
    <w:sdtContent>
      <w:p w14:paraId="1435FBC8" w14:textId="084FD702" w:rsidR="00E95BC4" w:rsidRDefault="00E95BC4" w:rsidP="0018152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8CAB95C" w14:textId="77777777" w:rsidR="00E95BC4" w:rsidRDefault="00E95BC4" w:rsidP="00E95BC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11386013"/>
      <w:docPartObj>
        <w:docPartGallery w:val="Page Numbers (Bottom of Page)"/>
        <w:docPartUnique/>
      </w:docPartObj>
    </w:sdtPr>
    <w:sdtEndPr>
      <w:rPr>
        <w:rStyle w:val="Seitenzahl"/>
      </w:rPr>
    </w:sdtEndPr>
    <w:sdtContent>
      <w:p w14:paraId="4AB4E286" w14:textId="0F503D51" w:rsidR="00E95BC4" w:rsidRDefault="00E95BC4" w:rsidP="0018152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70CEDB02" w14:textId="77777777" w:rsidR="00E95BC4" w:rsidRDefault="00E95BC4" w:rsidP="00E95BC4">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63348" w14:textId="77777777" w:rsidR="001872FB" w:rsidRDefault="001872FB" w:rsidP="00A37965">
      <w:r>
        <w:separator/>
      </w:r>
    </w:p>
  </w:footnote>
  <w:footnote w:type="continuationSeparator" w:id="0">
    <w:p w14:paraId="19C3137A" w14:textId="77777777" w:rsidR="001872FB" w:rsidRDefault="001872FB" w:rsidP="00A37965">
      <w:r>
        <w:continuationSeparator/>
      </w:r>
    </w:p>
  </w:footnote>
  <w:footnote w:id="1">
    <w:p w14:paraId="6BF8EA16" w14:textId="28CEA6E8" w:rsidR="00DA4E87" w:rsidRPr="00DA4E87" w:rsidRDefault="00DA4E87" w:rsidP="00A37965">
      <w:pPr>
        <w:pStyle w:val="Funotentext"/>
      </w:pPr>
      <w:r w:rsidRPr="00D246CB">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 w:id="2">
    <w:p w14:paraId="482D5F2A" w14:textId="5B1C2FBB" w:rsidR="00E56EEF" w:rsidRPr="00051C24" w:rsidRDefault="00E56EEF">
      <w:pPr>
        <w:pStyle w:val="Funotentext"/>
      </w:pPr>
      <w:r>
        <w:rPr>
          <w:rStyle w:val="Funotenzeichen"/>
        </w:rPr>
        <w:footnoteRef/>
      </w:r>
      <w:r>
        <w:t xml:space="preserve"> </w:t>
      </w:r>
      <w:r w:rsidRPr="00051C24">
        <w:t xml:space="preserve">See </w:t>
      </w:r>
      <w:r>
        <w:rPr>
          <w:lang w:val="de-DE"/>
        </w:rPr>
        <w:fldChar w:fldCharType="begin"/>
      </w:r>
      <w:r w:rsidRPr="00051C24">
        <w:instrText xml:space="preserve"> ADDIN ZOTERO_ITEM CSL_CITATION {"citationID":"TFREmmQy","properties":{"formattedCitation":"(Banerjee et al., 2020)","plainCitation":"(Banerjee et al., 2020)","noteIndex":2},"citationItems":[{"id":155,"uris":["http://zotero.org/users/7598357/items/RSAL5KVU"],"uri":["http://zotero.org/users/7598357/items/RSAL5KVU"],"itemData":{"id":155,"type":"article-journal","abstract":"This paper estimates the e</w:instrText>
      </w:r>
      <w:r>
        <w:rPr>
          <w:lang w:val="de-DE"/>
        </w:rPr>
        <w:instrText>ﬀ</w:instrText>
      </w:r>
      <w:r w:rsidRPr="00051C24">
        <w:instrText>ect of access to transportation networks on regional economic outcomes in China over a twenty-year period of rapid income growth. It addresses the problem of the endogenous placement of networks by exploiting the fact that these networks tend to connect historical cities. Our results show that proximity to transportation networks have a moderately sized positive causal e</w:instrText>
      </w:r>
      <w:r>
        <w:rPr>
          <w:lang w:val="de-DE"/>
        </w:rPr>
        <w:instrText>ﬀ</w:instrText>
      </w:r>
      <w:r w:rsidRPr="00051C24">
        <w:instrText>ect on per capita GDP levels across sectors, but no e</w:instrText>
      </w:r>
      <w:r>
        <w:rPr>
          <w:lang w:val="de-DE"/>
        </w:rPr>
        <w:instrText>ﬀ</w:instrText>
      </w:r>
      <w:r w:rsidRPr="00051C24">
        <w:instrText>ect on per capita GDP growth. We provide a simple theoretical framework with empirically testable predictions to interpret our results. We argue that our results are consistent with factor mobility playing an important role in determining the economic bene</w:instrText>
      </w:r>
      <w:r>
        <w:rPr>
          <w:lang w:val="de-DE"/>
        </w:rPr>
        <w:instrText>ﬁ</w:instrText>
      </w:r>
      <w:r w:rsidRPr="00051C24">
        <w:instrText xml:space="preserve">ts of infrastructure development.","container-title":"Journal of Development Economics","DOI":"10.1016/j.jdeveco.2020.102442","ISSN":"03043878","journalAbbreviation":"Journal of Development Economics","language":"en","page":"102442","source":"DOI.org (Crossref)","title":"On the road: Access to transportation infrastructure and economic growth in China","title-short":"On the road","volume":"145","author":[{"family":"Banerjee","given":"Abhijit"},{"family":"Duflo","given":"Esther"},{"family":"Qian","given":"Nancy"}],"issued":{"date-parts":[["2020",6]]}}}],"schema":"https://github.com/citation-style-language/schema/raw/master/csl-citation.json"} </w:instrText>
      </w:r>
      <w:r>
        <w:rPr>
          <w:lang w:val="de-DE"/>
        </w:rPr>
        <w:fldChar w:fldCharType="separate"/>
      </w:r>
      <w:r w:rsidRPr="00051C24">
        <w:rPr>
          <w:noProof/>
        </w:rPr>
        <w:t>(Banerjee et al., 2020)</w:t>
      </w:r>
      <w:r>
        <w:rPr>
          <w:lang w:val="de-DE"/>
        </w:rPr>
        <w:fldChar w:fldCharType="end"/>
      </w:r>
      <w:r w:rsidR="00051C24" w:rsidRPr="00051C24">
        <w:t xml:space="preserve"> for a </w:t>
      </w:r>
      <w:r w:rsidR="00051C24">
        <w:t>detailed discussion of road construction, economic growth and causal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2732334"/>
    <w:multiLevelType w:val="hybridMultilevel"/>
    <w:tmpl w:val="4F6E81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B137774"/>
    <w:multiLevelType w:val="multilevel"/>
    <w:tmpl w:val="D31206AE"/>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00B23"/>
    <w:rsid w:val="0001285C"/>
    <w:rsid w:val="00031C90"/>
    <w:rsid w:val="00033E15"/>
    <w:rsid w:val="00035698"/>
    <w:rsid w:val="00035F1F"/>
    <w:rsid w:val="0003605F"/>
    <w:rsid w:val="000362AE"/>
    <w:rsid w:val="000371DB"/>
    <w:rsid w:val="0003723D"/>
    <w:rsid w:val="00042544"/>
    <w:rsid w:val="00046B1A"/>
    <w:rsid w:val="00051C24"/>
    <w:rsid w:val="00057BB7"/>
    <w:rsid w:val="0006739D"/>
    <w:rsid w:val="00074424"/>
    <w:rsid w:val="00082145"/>
    <w:rsid w:val="00082786"/>
    <w:rsid w:val="00086210"/>
    <w:rsid w:val="00087108"/>
    <w:rsid w:val="00090394"/>
    <w:rsid w:val="00092683"/>
    <w:rsid w:val="00092915"/>
    <w:rsid w:val="0009320E"/>
    <w:rsid w:val="00093491"/>
    <w:rsid w:val="00094668"/>
    <w:rsid w:val="00097198"/>
    <w:rsid w:val="000A3AEA"/>
    <w:rsid w:val="000B0193"/>
    <w:rsid w:val="000B2945"/>
    <w:rsid w:val="000B31EF"/>
    <w:rsid w:val="000B43C2"/>
    <w:rsid w:val="000B70AE"/>
    <w:rsid w:val="000C1A21"/>
    <w:rsid w:val="000C1C3A"/>
    <w:rsid w:val="000C3D9F"/>
    <w:rsid w:val="000C6CE3"/>
    <w:rsid w:val="000C7DE7"/>
    <w:rsid w:val="000D4083"/>
    <w:rsid w:val="000D7B2E"/>
    <w:rsid w:val="000E163B"/>
    <w:rsid w:val="000E2180"/>
    <w:rsid w:val="000E2231"/>
    <w:rsid w:val="000E3678"/>
    <w:rsid w:val="000E3D51"/>
    <w:rsid w:val="000E439E"/>
    <w:rsid w:val="000E6E68"/>
    <w:rsid w:val="000F3A2A"/>
    <w:rsid w:val="000F4B48"/>
    <w:rsid w:val="000F57E8"/>
    <w:rsid w:val="000F5BCB"/>
    <w:rsid w:val="000F6DFB"/>
    <w:rsid w:val="000F7E23"/>
    <w:rsid w:val="001020DE"/>
    <w:rsid w:val="001033E7"/>
    <w:rsid w:val="00107A94"/>
    <w:rsid w:val="001207C4"/>
    <w:rsid w:val="00123236"/>
    <w:rsid w:val="00123D4F"/>
    <w:rsid w:val="00125BBD"/>
    <w:rsid w:val="0013372B"/>
    <w:rsid w:val="001378E4"/>
    <w:rsid w:val="00137BA6"/>
    <w:rsid w:val="00140277"/>
    <w:rsid w:val="001438C1"/>
    <w:rsid w:val="001530AA"/>
    <w:rsid w:val="00155D2E"/>
    <w:rsid w:val="00156846"/>
    <w:rsid w:val="0016189E"/>
    <w:rsid w:val="00166924"/>
    <w:rsid w:val="00172971"/>
    <w:rsid w:val="00176651"/>
    <w:rsid w:val="0018422C"/>
    <w:rsid w:val="0018437C"/>
    <w:rsid w:val="00185042"/>
    <w:rsid w:val="00185CAE"/>
    <w:rsid w:val="00186DE0"/>
    <w:rsid w:val="00187204"/>
    <w:rsid w:val="001872FB"/>
    <w:rsid w:val="00190CE9"/>
    <w:rsid w:val="00191483"/>
    <w:rsid w:val="0019171A"/>
    <w:rsid w:val="0019569C"/>
    <w:rsid w:val="001966FE"/>
    <w:rsid w:val="00196779"/>
    <w:rsid w:val="00197623"/>
    <w:rsid w:val="001A035C"/>
    <w:rsid w:val="001A4E67"/>
    <w:rsid w:val="001B0384"/>
    <w:rsid w:val="001C4291"/>
    <w:rsid w:val="001C5B67"/>
    <w:rsid w:val="001C607C"/>
    <w:rsid w:val="001C762B"/>
    <w:rsid w:val="001D48C9"/>
    <w:rsid w:val="001D76ED"/>
    <w:rsid w:val="001E6CC3"/>
    <w:rsid w:val="001F2E98"/>
    <w:rsid w:val="001F3043"/>
    <w:rsid w:val="002003BE"/>
    <w:rsid w:val="00201A85"/>
    <w:rsid w:val="0020565D"/>
    <w:rsid w:val="00206BB6"/>
    <w:rsid w:val="00213290"/>
    <w:rsid w:val="00214BEE"/>
    <w:rsid w:val="00215CEE"/>
    <w:rsid w:val="00226109"/>
    <w:rsid w:val="00226C9C"/>
    <w:rsid w:val="00231ECF"/>
    <w:rsid w:val="002326A4"/>
    <w:rsid w:val="002360C4"/>
    <w:rsid w:val="00236175"/>
    <w:rsid w:val="00236C0E"/>
    <w:rsid w:val="00242D60"/>
    <w:rsid w:val="0024384F"/>
    <w:rsid w:val="00244822"/>
    <w:rsid w:val="00251F95"/>
    <w:rsid w:val="00256FC6"/>
    <w:rsid w:val="00263372"/>
    <w:rsid w:val="00263DB6"/>
    <w:rsid w:val="00271999"/>
    <w:rsid w:val="00274CB8"/>
    <w:rsid w:val="00280A78"/>
    <w:rsid w:val="002828A2"/>
    <w:rsid w:val="00286973"/>
    <w:rsid w:val="00293703"/>
    <w:rsid w:val="00294312"/>
    <w:rsid w:val="002944F2"/>
    <w:rsid w:val="002A1CB3"/>
    <w:rsid w:val="002A28EA"/>
    <w:rsid w:val="002A5B84"/>
    <w:rsid w:val="002A711F"/>
    <w:rsid w:val="002A7792"/>
    <w:rsid w:val="002A7DD0"/>
    <w:rsid w:val="002A7DFA"/>
    <w:rsid w:val="002B1C95"/>
    <w:rsid w:val="002B633A"/>
    <w:rsid w:val="002B7BA7"/>
    <w:rsid w:val="002C0011"/>
    <w:rsid w:val="002C00E0"/>
    <w:rsid w:val="002C07C6"/>
    <w:rsid w:val="002C1DA7"/>
    <w:rsid w:val="002C3DB5"/>
    <w:rsid w:val="002D3D29"/>
    <w:rsid w:val="002E00E2"/>
    <w:rsid w:val="002E32EE"/>
    <w:rsid w:val="002E462B"/>
    <w:rsid w:val="002E46EB"/>
    <w:rsid w:val="002E60FE"/>
    <w:rsid w:val="002E6726"/>
    <w:rsid w:val="002F1D6B"/>
    <w:rsid w:val="002F441F"/>
    <w:rsid w:val="002F636B"/>
    <w:rsid w:val="002F736B"/>
    <w:rsid w:val="0030032E"/>
    <w:rsid w:val="003055AC"/>
    <w:rsid w:val="0031721A"/>
    <w:rsid w:val="00317EF0"/>
    <w:rsid w:val="00322A74"/>
    <w:rsid w:val="003233A1"/>
    <w:rsid w:val="00325E24"/>
    <w:rsid w:val="00326250"/>
    <w:rsid w:val="00331CAF"/>
    <w:rsid w:val="00333D42"/>
    <w:rsid w:val="00335C87"/>
    <w:rsid w:val="0034332C"/>
    <w:rsid w:val="00347021"/>
    <w:rsid w:val="00350D0D"/>
    <w:rsid w:val="00351A0A"/>
    <w:rsid w:val="00352514"/>
    <w:rsid w:val="003545AF"/>
    <w:rsid w:val="0035618D"/>
    <w:rsid w:val="00357DD0"/>
    <w:rsid w:val="003639DF"/>
    <w:rsid w:val="00365ED2"/>
    <w:rsid w:val="00371B6C"/>
    <w:rsid w:val="003729D5"/>
    <w:rsid w:val="0037615E"/>
    <w:rsid w:val="00376F3F"/>
    <w:rsid w:val="00377331"/>
    <w:rsid w:val="00380EB1"/>
    <w:rsid w:val="00382116"/>
    <w:rsid w:val="0038227B"/>
    <w:rsid w:val="00382666"/>
    <w:rsid w:val="00382A38"/>
    <w:rsid w:val="00382A60"/>
    <w:rsid w:val="00385467"/>
    <w:rsid w:val="003904BC"/>
    <w:rsid w:val="003964FF"/>
    <w:rsid w:val="003A017F"/>
    <w:rsid w:val="003A185C"/>
    <w:rsid w:val="003A2098"/>
    <w:rsid w:val="003A2427"/>
    <w:rsid w:val="003B1F0B"/>
    <w:rsid w:val="003B1FD4"/>
    <w:rsid w:val="003B7127"/>
    <w:rsid w:val="003C0FFA"/>
    <w:rsid w:val="003C1791"/>
    <w:rsid w:val="003D2A81"/>
    <w:rsid w:val="003D3432"/>
    <w:rsid w:val="003D63AF"/>
    <w:rsid w:val="003E541D"/>
    <w:rsid w:val="003E73FA"/>
    <w:rsid w:val="003F14EC"/>
    <w:rsid w:val="003F292D"/>
    <w:rsid w:val="003F4F19"/>
    <w:rsid w:val="003F5729"/>
    <w:rsid w:val="003F744E"/>
    <w:rsid w:val="004005FA"/>
    <w:rsid w:val="00401DF0"/>
    <w:rsid w:val="00403AF2"/>
    <w:rsid w:val="00404170"/>
    <w:rsid w:val="00414285"/>
    <w:rsid w:val="0041429A"/>
    <w:rsid w:val="00416218"/>
    <w:rsid w:val="00420608"/>
    <w:rsid w:val="00427076"/>
    <w:rsid w:val="004301DE"/>
    <w:rsid w:val="00430BED"/>
    <w:rsid w:val="00432F1D"/>
    <w:rsid w:val="00433E4E"/>
    <w:rsid w:val="004345E9"/>
    <w:rsid w:val="004422A2"/>
    <w:rsid w:val="0044464D"/>
    <w:rsid w:val="00445849"/>
    <w:rsid w:val="004500DF"/>
    <w:rsid w:val="00450908"/>
    <w:rsid w:val="004559CD"/>
    <w:rsid w:val="00456F55"/>
    <w:rsid w:val="00461476"/>
    <w:rsid w:val="00463575"/>
    <w:rsid w:val="0046543D"/>
    <w:rsid w:val="004668D9"/>
    <w:rsid w:val="004715B9"/>
    <w:rsid w:val="00472C97"/>
    <w:rsid w:val="00475BC1"/>
    <w:rsid w:val="00477A83"/>
    <w:rsid w:val="00484C8C"/>
    <w:rsid w:val="00495AA2"/>
    <w:rsid w:val="004A4368"/>
    <w:rsid w:val="004A6295"/>
    <w:rsid w:val="004B3A39"/>
    <w:rsid w:val="004B3E7F"/>
    <w:rsid w:val="004B4836"/>
    <w:rsid w:val="004C0D9B"/>
    <w:rsid w:val="004C34E0"/>
    <w:rsid w:val="004C3AFB"/>
    <w:rsid w:val="004D0F2B"/>
    <w:rsid w:val="004D124F"/>
    <w:rsid w:val="004D4551"/>
    <w:rsid w:val="004D52D1"/>
    <w:rsid w:val="004D759B"/>
    <w:rsid w:val="004E33C3"/>
    <w:rsid w:val="004E43E5"/>
    <w:rsid w:val="004F376B"/>
    <w:rsid w:val="004F774A"/>
    <w:rsid w:val="004F7B4F"/>
    <w:rsid w:val="005001B3"/>
    <w:rsid w:val="005016F1"/>
    <w:rsid w:val="00503682"/>
    <w:rsid w:val="0050389E"/>
    <w:rsid w:val="00503996"/>
    <w:rsid w:val="00504A95"/>
    <w:rsid w:val="00505C86"/>
    <w:rsid w:val="00506C13"/>
    <w:rsid w:val="00511F16"/>
    <w:rsid w:val="00512587"/>
    <w:rsid w:val="0052025C"/>
    <w:rsid w:val="005230B1"/>
    <w:rsid w:val="00531D2A"/>
    <w:rsid w:val="00535832"/>
    <w:rsid w:val="00537C71"/>
    <w:rsid w:val="00541BC9"/>
    <w:rsid w:val="005430C5"/>
    <w:rsid w:val="00546E97"/>
    <w:rsid w:val="00551F87"/>
    <w:rsid w:val="0055270B"/>
    <w:rsid w:val="005528F2"/>
    <w:rsid w:val="00553601"/>
    <w:rsid w:val="0055757C"/>
    <w:rsid w:val="00557A27"/>
    <w:rsid w:val="005638E2"/>
    <w:rsid w:val="00563EE7"/>
    <w:rsid w:val="005667E3"/>
    <w:rsid w:val="00571B0A"/>
    <w:rsid w:val="00575ABF"/>
    <w:rsid w:val="00575DEF"/>
    <w:rsid w:val="00577210"/>
    <w:rsid w:val="00577B1B"/>
    <w:rsid w:val="0058037A"/>
    <w:rsid w:val="005812F0"/>
    <w:rsid w:val="00585760"/>
    <w:rsid w:val="00585917"/>
    <w:rsid w:val="00593DBD"/>
    <w:rsid w:val="00594D2B"/>
    <w:rsid w:val="00595AB5"/>
    <w:rsid w:val="005A02AA"/>
    <w:rsid w:val="005A0E37"/>
    <w:rsid w:val="005A1372"/>
    <w:rsid w:val="005A2A78"/>
    <w:rsid w:val="005A4D0E"/>
    <w:rsid w:val="005B1CBD"/>
    <w:rsid w:val="005B2969"/>
    <w:rsid w:val="005B442E"/>
    <w:rsid w:val="005B485A"/>
    <w:rsid w:val="005C0A77"/>
    <w:rsid w:val="005C11A7"/>
    <w:rsid w:val="005C4C4F"/>
    <w:rsid w:val="005C7033"/>
    <w:rsid w:val="005C7AB5"/>
    <w:rsid w:val="005D3EB9"/>
    <w:rsid w:val="005D7BFA"/>
    <w:rsid w:val="005E0842"/>
    <w:rsid w:val="005E2C83"/>
    <w:rsid w:val="005E2D09"/>
    <w:rsid w:val="005E4178"/>
    <w:rsid w:val="005E4E1C"/>
    <w:rsid w:val="005F4953"/>
    <w:rsid w:val="00600D8E"/>
    <w:rsid w:val="00602182"/>
    <w:rsid w:val="0060270E"/>
    <w:rsid w:val="00602929"/>
    <w:rsid w:val="006039C7"/>
    <w:rsid w:val="00620C40"/>
    <w:rsid w:val="0062178A"/>
    <w:rsid w:val="0062183C"/>
    <w:rsid w:val="00626CEB"/>
    <w:rsid w:val="0062736E"/>
    <w:rsid w:val="006306BA"/>
    <w:rsid w:val="00632078"/>
    <w:rsid w:val="00637326"/>
    <w:rsid w:val="00637740"/>
    <w:rsid w:val="00642ACC"/>
    <w:rsid w:val="006432E8"/>
    <w:rsid w:val="00644CD8"/>
    <w:rsid w:val="00644CF1"/>
    <w:rsid w:val="00650FE3"/>
    <w:rsid w:val="00651543"/>
    <w:rsid w:val="00651995"/>
    <w:rsid w:val="00653C22"/>
    <w:rsid w:val="00654772"/>
    <w:rsid w:val="00655E6D"/>
    <w:rsid w:val="006573A2"/>
    <w:rsid w:val="00662382"/>
    <w:rsid w:val="00663690"/>
    <w:rsid w:val="00673896"/>
    <w:rsid w:val="006753F4"/>
    <w:rsid w:val="00680BFB"/>
    <w:rsid w:val="0068350A"/>
    <w:rsid w:val="0068556A"/>
    <w:rsid w:val="00686DBD"/>
    <w:rsid w:val="00693101"/>
    <w:rsid w:val="00693647"/>
    <w:rsid w:val="006948D5"/>
    <w:rsid w:val="0069681E"/>
    <w:rsid w:val="0069728E"/>
    <w:rsid w:val="006A7AD6"/>
    <w:rsid w:val="006A7FEA"/>
    <w:rsid w:val="006B098E"/>
    <w:rsid w:val="006B296E"/>
    <w:rsid w:val="006B3DB7"/>
    <w:rsid w:val="006B75CE"/>
    <w:rsid w:val="006C33B8"/>
    <w:rsid w:val="006C36C0"/>
    <w:rsid w:val="006C3E24"/>
    <w:rsid w:val="006C61AA"/>
    <w:rsid w:val="006D20F5"/>
    <w:rsid w:val="006E069A"/>
    <w:rsid w:val="006E2DAD"/>
    <w:rsid w:val="006E3564"/>
    <w:rsid w:val="006E38B2"/>
    <w:rsid w:val="006E3FC9"/>
    <w:rsid w:val="006E5A89"/>
    <w:rsid w:val="006F2F93"/>
    <w:rsid w:val="006F45A7"/>
    <w:rsid w:val="006F56C4"/>
    <w:rsid w:val="006F5885"/>
    <w:rsid w:val="00700003"/>
    <w:rsid w:val="007015AF"/>
    <w:rsid w:val="00703CB3"/>
    <w:rsid w:val="00705241"/>
    <w:rsid w:val="007130DA"/>
    <w:rsid w:val="00713B74"/>
    <w:rsid w:val="00714E5D"/>
    <w:rsid w:val="0071553C"/>
    <w:rsid w:val="0071755B"/>
    <w:rsid w:val="00721411"/>
    <w:rsid w:val="00722642"/>
    <w:rsid w:val="007242AE"/>
    <w:rsid w:val="00724DDB"/>
    <w:rsid w:val="0073119E"/>
    <w:rsid w:val="007312CB"/>
    <w:rsid w:val="007360A8"/>
    <w:rsid w:val="00740293"/>
    <w:rsid w:val="0074607E"/>
    <w:rsid w:val="00750323"/>
    <w:rsid w:val="00751CBB"/>
    <w:rsid w:val="00757395"/>
    <w:rsid w:val="007615E4"/>
    <w:rsid w:val="00762753"/>
    <w:rsid w:val="00763B09"/>
    <w:rsid w:val="0076510A"/>
    <w:rsid w:val="007729D4"/>
    <w:rsid w:val="0077754B"/>
    <w:rsid w:val="0078247A"/>
    <w:rsid w:val="00784FFC"/>
    <w:rsid w:val="00787BB0"/>
    <w:rsid w:val="00787E86"/>
    <w:rsid w:val="007904C8"/>
    <w:rsid w:val="007A1D53"/>
    <w:rsid w:val="007A3A20"/>
    <w:rsid w:val="007A3A6A"/>
    <w:rsid w:val="007A47D1"/>
    <w:rsid w:val="007C0E36"/>
    <w:rsid w:val="007C4F55"/>
    <w:rsid w:val="007D460B"/>
    <w:rsid w:val="007D72A9"/>
    <w:rsid w:val="007E0433"/>
    <w:rsid w:val="007E47DB"/>
    <w:rsid w:val="007F0309"/>
    <w:rsid w:val="007F0BA7"/>
    <w:rsid w:val="007F1898"/>
    <w:rsid w:val="007F191D"/>
    <w:rsid w:val="007F1E29"/>
    <w:rsid w:val="007F7B16"/>
    <w:rsid w:val="00800615"/>
    <w:rsid w:val="00804ACA"/>
    <w:rsid w:val="0081022B"/>
    <w:rsid w:val="008103DD"/>
    <w:rsid w:val="008148BB"/>
    <w:rsid w:val="00821A31"/>
    <w:rsid w:val="00823CA9"/>
    <w:rsid w:val="00824C8A"/>
    <w:rsid w:val="00831175"/>
    <w:rsid w:val="008313A3"/>
    <w:rsid w:val="00833E68"/>
    <w:rsid w:val="008379FA"/>
    <w:rsid w:val="00840ABC"/>
    <w:rsid w:val="0084245D"/>
    <w:rsid w:val="0085207A"/>
    <w:rsid w:val="008522D7"/>
    <w:rsid w:val="00857704"/>
    <w:rsid w:val="00861216"/>
    <w:rsid w:val="008638B1"/>
    <w:rsid w:val="0086610F"/>
    <w:rsid w:val="00870CA6"/>
    <w:rsid w:val="00873970"/>
    <w:rsid w:val="0087755B"/>
    <w:rsid w:val="00883E11"/>
    <w:rsid w:val="00893491"/>
    <w:rsid w:val="008953F5"/>
    <w:rsid w:val="00896589"/>
    <w:rsid w:val="008965DD"/>
    <w:rsid w:val="00896BC0"/>
    <w:rsid w:val="008A00BC"/>
    <w:rsid w:val="008A48B0"/>
    <w:rsid w:val="008B1A61"/>
    <w:rsid w:val="008B2D63"/>
    <w:rsid w:val="008B2F33"/>
    <w:rsid w:val="008B3E9B"/>
    <w:rsid w:val="008B6C5F"/>
    <w:rsid w:val="008C0B97"/>
    <w:rsid w:val="008C365F"/>
    <w:rsid w:val="008C3D56"/>
    <w:rsid w:val="008C6411"/>
    <w:rsid w:val="008C68AC"/>
    <w:rsid w:val="008E0A20"/>
    <w:rsid w:val="008E2AD3"/>
    <w:rsid w:val="008E37FE"/>
    <w:rsid w:val="008F0AAB"/>
    <w:rsid w:val="00900423"/>
    <w:rsid w:val="009031CE"/>
    <w:rsid w:val="009032B0"/>
    <w:rsid w:val="00903E87"/>
    <w:rsid w:val="009075C2"/>
    <w:rsid w:val="00917E9C"/>
    <w:rsid w:val="00924704"/>
    <w:rsid w:val="00924E52"/>
    <w:rsid w:val="0092598D"/>
    <w:rsid w:val="00930E3C"/>
    <w:rsid w:val="00934C27"/>
    <w:rsid w:val="00937A0F"/>
    <w:rsid w:val="00943AF1"/>
    <w:rsid w:val="00944051"/>
    <w:rsid w:val="009446D8"/>
    <w:rsid w:val="00945F5B"/>
    <w:rsid w:val="0095176C"/>
    <w:rsid w:val="00955275"/>
    <w:rsid w:val="00963B2F"/>
    <w:rsid w:val="0096536A"/>
    <w:rsid w:val="009659D1"/>
    <w:rsid w:val="00966B8E"/>
    <w:rsid w:val="009676D7"/>
    <w:rsid w:val="0097088B"/>
    <w:rsid w:val="00970BEA"/>
    <w:rsid w:val="009722D9"/>
    <w:rsid w:val="00974F03"/>
    <w:rsid w:val="00983928"/>
    <w:rsid w:val="00985307"/>
    <w:rsid w:val="00985AA9"/>
    <w:rsid w:val="0099103A"/>
    <w:rsid w:val="00994F11"/>
    <w:rsid w:val="009951C1"/>
    <w:rsid w:val="009953C2"/>
    <w:rsid w:val="009A183E"/>
    <w:rsid w:val="009A4F6F"/>
    <w:rsid w:val="009A60DA"/>
    <w:rsid w:val="009A6633"/>
    <w:rsid w:val="009B00F1"/>
    <w:rsid w:val="009B5EAC"/>
    <w:rsid w:val="009C0B43"/>
    <w:rsid w:val="009C14E2"/>
    <w:rsid w:val="009C38AC"/>
    <w:rsid w:val="009C47BA"/>
    <w:rsid w:val="009C5060"/>
    <w:rsid w:val="009C6669"/>
    <w:rsid w:val="009C6E26"/>
    <w:rsid w:val="009C7ACD"/>
    <w:rsid w:val="009D243B"/>
    <w:rsid w:val="009D77AE"/>
    <w:rsid w:val="009D7F78"/>
    <w:rsid w:val="009E32D5"/>
    <w:rsid w:val="009F12D7"/>
    <w:rsid w:val="009F3EFB"/>
    <w:rsid w:val="00A00D02"/>
    <w:rsid w:val="00A02260"/>
    <w:rsid w:val="00A02E99"/>
    <w:rsid w:val="00A11414"/>
    <w:rsid w:val="00A14158"/>
    <w:rsid w:val="00A1767E"/>
    <w:rsid w:val="00A17D80"/>
    <w:rsid w:val="00A23646"/>
    <w:rsid w:val="00A2422D"/>
    <w:rsid w:val="00A25E03"/>
    <w:rsid w:val="00A27D3F"/>
    <w:rsid w:val="00A30BE9"/>
    <w:rsid w:val="00A32146"/>
    <w:rsid w:val="00A326E3"/>
    <w:rsid w:val="00A33445"/>
    <w:rsid w:val="00A34929"/>
    <w:rsid w:val="00A35081"/>
    <w:rsid w:val="00A37067"/>
    <w:rsid w:val="00A37965"/>
    <w:rsid w:val="00A37A7D"/>
    <w:rsid w:val="00A40BEC"/>
    <w:rsid w:val="00A45806"/>
    <w:rsid w:val="00A466BA"/>
    <w:rsid w:val="00A4793F"/>
    <w:rsid w:val="00A50CFB"/>
    <w:rsid w:val="00A52433"/>
    <w:rsid w:val="00A52AEE"/>
    <w:rsid w:val="00A53A16"/>
    <w:rsid w:val="00A54195"/>
    <w:rsid w:val="00A57CFB"/>
    <w:rsid w:val="00A6353E"/>
    <w:rsid w:val="00A64A84"/>
    <w:rsid w:val="00A70B03"/>
    <w:rsid w:val="00A720D5"/>
    <w:rsid w:val="00A7281B"/>
    <w:rsid w:val="00A73C42"/>
    <w:rsid w:val="00A7750D"/>
    <w:rsid w:val="00A778D6"/>
    <w:rsid w:val="00A77EAF"/>
    <w:rsid w:val="00A81B99"/>
    <w:rsid w:val="00A82E4B"/>
    <w:rsid w:val="00A92F32"/>
    <w:rsid w:val="00A935A9"/>
    <w:rsid w:val="00A9424A"/>
    <w:rsid w:val="00A94AFB"/>
    <w:rsid w:val="00AA15C8"/>
    <w:rsid w:val="00AA1E41"/>
    <w:rsid w:val="00AA5B76"/>
    <w:rsid w:val="00AA67AA"/>
    <w:rsid w:val="00AB10DE"/>
    <w:rsid w:val="00AB2E20"/>
    <w:rsid w:val="00AB58E0"/>
    <w:rsid w:val="00AB62BF"/>
    <w:rsid w:val="00AB6436"/>
    <w:rsid w:val="00AC3954"/>
    <w:rsid w:val="00AC46CD"/>
    <w:rsid w:val="00AD09D8"/>
    <w:rsid w:val="00AD139B"/>
    <w:rsid w:val="00AD2227"/>
    <w:rsid w:val="00AD24AF"/>
    <w:rsid w:val="00AD342A"/>
    <w:rsid w:val="00AD4CA0"/>
    <w:rsid w:val="00AD74F4"/>
    <w:rsid w:val="00AE1A65"/>
    <w:rsid w:val="00AE257C"/>
    <w:rsid w:val="00AE4DD3"/>
    <w:rsid w:val="00AF18AC"/>
    <w:rsid w:val="00AF24E2"/>
    <w:rsid w:val="00AF3214"/>
    <w:rsid w:val="00B00434"/>
    <w:rsid w:val="00B02AB4"/>
    <w:rsid w:val="00B03EBA"/>
    <w:rsid w:val="00B041D2"/>
    <w:rsid w:val="00B05EEF"/>
    <w:rsid w:val="00B22F89"/>
    <w:rsid w:val="00B23B12"/>
    <w:rsid w:val="00B243AC"/>
    <w:rsid w:val="00B270C5"/>
    <w:rsid w:val="00B332C4"/>
    <w:rsid w:val="00B334DB"/>
    <w:rsid w:val="00B34909"/>
    <w:rsid w:val="00B36ADE"/>
    <w:rsid w:val="00B4043A"/>
    <w:rsid w:val="00B41398"/>
    <w:rsid w:val="00B4206C"/>
    <w:rsid w:val="00B4291E"/>
    <w:rsid w:val="00B44D09"/>
    <w:rsid w:val="00B4602B"/>
    <w:rsid w:val="00B46668"/>
    <w:rsid w:val="00B5125A"/>
    <w:rsid w:val="00B52BE9"/>
    <w:rsid w:val="00B53A48"/>
    <w:rsid w:val="00B578CC"/>
    <w:rsid w:val="00B64590"/>
    <w:rsid w:val="00B646DC"/>
    <w:rsid w:val="00B6585D"/>
    <w:rsid w:val="00B65AFE"/>
    <w:rsid w:val="00B70062"/>
    <w:rsid w:val="00B744A6"/>
    <w:rsid w:val="00B74AF0"/>
    <w:rsid w:val="00B7575A"/>
    <w:rsid w:val="00B762AC"/>
    <w:rsid w:val="00B8350B"/>
    <w:rsid w:val="00B83BBF"/>
    <w:rsid w:val="00B84374"/>
    <w:rsid w:val="00B86338"/>
    <w:rsid w:val="00B8741D"/>
    <w:rsid w:val="00B90192"/>
    <w:rsid w:val="00B90B2E"/>
    <w:rsid w:val="00B9308C"/>
    <w:rsid w:val="00B96350"/>
    <w:rsid w:val="00BA1435"/>
    <w:rsid w:val="00BA2C7E"/>
    <w:rsid w:val="00BA5D66"/>
    <w:rsid w:val="00BA7301"/>
    <w:rsid w:val="00BA7EA3"/>
    <w:rsid w:val="00BB2C93"/>
    <w:rsid w:val="00BB636B"/>
    <w:rsid w:val="00BC1B8A"/>
    <w:rsid w:val="00BC2520"/>
    <w:rsid w:val="00BC50C5"/>
    <w:rsid w:val="00BC59EE"/>
    <w:rsid w:val="00BC6886"/>
    <w:rsid w:val="00BC6F17"/>
    <w:rsid w:val="00BC783E"/>
    <w:rsid w:val="00BD2028"/>
    <w:rsid w:val="00BD4E7B"/>
    <w:rsid w:val="00BD758E"/>
    <w:rsid w:val="00BE1687"/>
    <w:rsid w:val="00BE45F0"/>
    <w:rsid w:val="00BE4E25"/>
    <w:rsid w:val="00BE5A20"/>
    <w:rsid w:val="00BE7448"/>
    <w:rsid w:val="00BE7FA3"/>
    <w:rsid w:val="00BF1CF3"/>
    <w:rsid w:val="00BF6D60"/>
    <w:rsid w:val="00C02CDA"/>
    <w:rsid w:val="00C03E3D"/>
    <w:rsid w:val="00C069E4"/>
    <w:rsid w:val="00C21C17"/>
    <w:rsid w:val="00C24C51"/>
    <w:rsid w:val="00C25511"/>
    <w:rsid w:val="00C3068E"/>
    <w:rsid w:val="00C30B3D"/>
    <w:rsid w:val="00C330EE"/>
    <w:rsid w:val="00C373DA"/>
    <w:rsid w:val="00C46C2B"/>
    <w:rsid w:val="00C570A8"/>
    <w:rsid w:val="00C60E98"/>
    <w:rsid w:val="00C627A4"/>
    <w:rsid w:val="00C6364A"/>
    <w:rsid w:val="00C71B9E"/>
    <w:rsid w:val="00C725CF"/>
    <w:rsid w:val="00C744F7"/>
    <w:rsid w:val="00C83B6E"/>
    <w:rsid w:val="00C84084"/>
    <w:rsid w:val="00C84C04"/>
    <w:rsid w:val="00C85846"/>
    <w:rsid w:val="00C85977"/>
    <w:rsid w:val="00C934DE"/>
    <w:rsid w:val="00C9516A"/>
    <w:rsid w:val="00C97CE4"/>
    <w:rsid w:val="00CA48B8"/>
    <w:rsid w:val="00CA626F"/>
    <w:rsid w:val="00CA70A1"/>
    <w:rsid w:val="00CB13A3"/>
    <w:rsid w:val="00CB1420"/>
    <w:rsid w:val="00CB1F82"/>
    <w:rsid w:val="00CB592C"/>
    <w:rsid w:val="00CB70D8"/>
    <w:rsid w:val="00CB759B"/>
    <w:rsid w:val="00CC2BCC"/>
    <w:rsid w:val="00CC7BC3"/>
    <w:rsid w:val="00CD3397"/>
    <w:rsid w:val="00CE2A45"/>
    <w:rsid w:val="00CE3EA3"/>
    <w:rsid w:val="00CE6DCC"/>
    <w:rsid w:val="00CF0F3D"/>
    <w:rsid w:val="00CF4D0D"/>
    <w:rsid w:val="00D030D1"/>
    <w:rsid w:val="00D059A9"/>
    <w:rsid w:val="00D07831"/>
    <w:rsid w:val="00D15F02"/>
    <w:rsid w:val="00D1739F"/>
    <w:rsid w:val="00D21410"/>
    <w:rsid w:val="00D220E5"/>
    <w:rsid w:val="00D246CB"/>
    <w:rsid w:val="00D30494"/>
    <w:rsid w:val="00D31BAF"/>
    <w:rsid w:val="00D31ECE"/>
    <w:rsid w:val="00D32E2D"/>
    <w:rsid w:val="00D3414A"/>
    <w:rsid w:val="00D41D27"/>
    <w:rsid w:val="00D425EB"/>
    <w:rsid w:val="00D430AF"/>
    <w:rsid w:val="00D43BD9"/>
    <w:rsid w:val="00D441C4"/>
    <w:rsid w:val="00D45D42"/>
    <w:rsid w:val="00D501B7"/>
    <w:rsid w:val="00D5021A"/>
    <w:rsid w:val="00D51090"/>
    <w:rsid w:val="00D527EA"/>
    <w:rsid w:val="00D53465"/>
    <w:rsid w:val="00D53A25"/>
    <w:rsid w:val="00D5650C"/>
    <w:rsid w:val="00D56D77"/>
    <w:rsid w:val="00D61B78"/>
    <w:rsid w:val="00D63B6E"/>
    <w:rsid w:val="00D66141"/>
    <w:rsid w:val="00D728B7"/>
    <w:rsid w:val="00D741E7"/>
    <w:rsid w:val="00D829A5"/>
    <w:rsid w:val="00D847BA"/>
    <w:rsid w:val="00D85292"/>
    <w:rsid w:val="00D861B6"/>
    <w:rsid w:val="00D91E55"/>
    <w:rsid w:val="00D91F46"/>
    <w:rsid w:val="00D92650"/>
    <w:rsid w:val="00D9371E"/>
    <w:rsid w:val="00D95E7D"/>
    <w:rsid w:val="00D96058"/>
    <w:rsid w:val="00D96E5A"/>
    <w:rsid w:val="00DA015E"/>
    <w:rsid w:val="00DA0A3B"/>
    <w:rsid w:val="00DA1768"/>
    <w:rsid w:val="00DA1AED"/>
    <w:rsid w:val="00DA2642"/>
    <w:rsid w:val="00DA4E69"/>
    <w:rsid w:val="00DA4E87"/>
    <w:rsid w:val="00DB01E8"/>
    <w:rsid w:val="00DB3CA5"/>
    <w:rsid w:val="00DB5B83"/>
    <w:rsid w:val="00DB6C4E"/>
    <w:rsid w:val="00DC0556"/>
    <w:rsid w:val="00DC0E54"/>
    <w:rsid w:val="00DC1445"/>
    <w:rsid w:val="00DC4308"/>
    <w:rsid w:val="00DC7733"/>
    <w:rsid w:val="00DD18F7"/>
    <w:rsid w:val="00DD1AC5"/>
    <w:rsid w:val="00DD4E29"/>
    <w:rsid w:val="00DD5273"/>
    <w:rsid w:val="00DE04F1"/>
    <w:rsid w:val="00DE0DD8"/>
    <w:rsid w:val="00DE1110"/>
    <w:rsid w:val="00DE3BCB"/>
    <w:rsid w:val="00DE4EED"/>
    <w:rsid w:val="00DE5E0D"/>
    <w:rsid w:val="00DF0B5C"/>
    <w:rsid w:val="00DF24B1"/>
    <w:rsid w:val="00DF322F"/>
    <w:rsid w:val="00DF4B09"/>
    <w:rsid w:val="00DF66C7"/>
    <w:rsid w:val="00E002AF"/>
    <w:rsid w:val="00E00354"/>
    <w:rsid w:val="00E0358F"/>
    <w:rsid w:val="00E064BF"/>
    <w:rsid w:val="00E06E4B"/>
    <w:rsid w:val="00E07D10"/>
    <w:rsid w:val="00E1474A"/>
    <w:rsid w:val="00E17107"/>
    <w:rsid w:val="00E218CB"/>
    <w:rsid w:val="00E2735B"/>
    <w:rsid w:val="00E307E1"/>
    <w:rsid w:val="00E30F74"/>
    <w:rsid w:val="00E3313E"/>
    <w:rsid w:val="00E3354A"/>
    <w:rsid w:val="00E362F2"/>
    <w:rsid w:val="00E36602"/>
    <w:rsid w:val="00E371AF"/>
    <w:rsid w:val="00E37873"/>
    <w:rsid w:val="00E41386"/>
    <w:rsid w:val="00E4473A"/>
    <w:rsid w:val="00E44DA2"/>
    <w:rsid w:val="00E46E97"/>
    <w:rsid w:val="00E47A26"/>
    <w:rsid w:val="00E53813"/>
    <w:rsid w:val="00E54013"/>
    <w:rsid w:val="00E565D4"/>
    <w:rsid w:val="00E56EEF"/>
    <w:rsid w:val="00E63D73"/>
    <w:rsid w:val="00E647FF"/>
    <w:rsid w:val="00E709FB"/>
    <w:rsid w:val="00E71427"/>
    <w:rsid w:val="00E72A49"/>
    <w:rsid w:val="00E731E5"/>
    <w:rsid w:val="00E77C42"/>
    <w:rsid w:val="00E81D2B"/>
    <w:rsid w:val="00E831A9"/>
    <w:rsid w:val="00E859B4"/>
    <w:rsid w:val="00E9010E"/>
    <w:rsid w:val="00E91DE4"/>
    <w:rsid w:val="00E92D6A"/>
    <w:rsid w:val="00E95BC4"/>
    <w:rsid w:val="00EA071B"/>
    <w:rsid w:val="00EA0B8F"/>
    <w:rsid w:val="00EA0C70"/>
    <w:rsid w:val="00EA3AF8"/>
    <w:rsid w:val="00EA4B11"/>
    <w:rsid w:val="00EB0492"/>
    <w:rsid w:val="00EB05D3"/>
    <w:rsid w:val="00EB151D"/>
    <w:rsid w:val="00EB2C6E"/>
    <w:rsid w:val="00EB7904"/>
    <w:rsid w:val="00EC43C5"/>
    <w:rsid w:val="00EC4645"/>
    <w:rsid w:val="00EC647D"/>
    <w:rsid w:val="00ED32B1"/>
    <w:rsid w:val="00ED3D80"/>
    <w:rsid w:val="00ED52DF"/>
    <w:rsid w:val="00EE062B"/>
    <w:rsid w:val="00EE08E8"/>
    <w:rsid w:val="00EE424C"/>
    <w:rsid w:val="00EE4725"/>
    <w:rsid w:val="00F030D9"/>
    <w:rsid w:val="00F075CF"/>
    <w:rsid w:val="00F11495"/>
    <w:rsid w:val="00F11AA3"/>
    <w:rsid w:val="00F1268B"/>
    <w:rsid w:val="00F13088"/>
    <w:rsid w:val="00F227FD"/>
    <w:rsid w:val="00F24E3F"/>
    <w:rsid w:val="00F260D2"/>
    <w:rsid w:val="00F261F4"/>
    <w:rsid w:val="00F26E0A"/>
    <w:rsid w:val="00F30157"/>
    <w:rsid w:val="00F32CE3"/>
    <w:rsid w:val="00F33DC8"/>
    <w:rsid w:val="00F366E1"/>
    <w:rsid w:val="00F36841"/>
    <w:rsid w:val="00F41746"/>
    <w:rsid w:val="00F424EF"/>
    <w:rsid w:val="00F446BD"/>
    <w:rsid w:val="00F45697"/>
    <w:rsid w:val="00F54118"/>
    <w:rsid w:val="00F547F9"/>
    <w:rsid w:val="00F55371"/>
    <w:rsid w:val="00F60F84"/>
    <w:rsid w:val="00F631B0"/>
    <w:rsid w:val="00F6606D"/>
    <w:rsid w:val="00F670F5"/>
    <w:rsid w:val="00F677BB"/>
    <w:rsid w:val="00F70F12"/>
    <w:rsid w:val="00F76A5F"/>
    <w:rsid w:val="00F80817"/>
    <w:rsid w:val="00F81AFE"/>
    <w:rsid w:val="00F9023B"/>
    <w:rsid w:val="00F9245E"/>
    <w:rsid w:val="00F94519"/>
    <w:rsid w:val="00F94D6C"/>
    <w:rsid w:val="00F96626"/>
    <w:rsid w:val="00FA39E4"/>
    <w:rsid w:val="00FA4C59"/>
    <w:rsid w:val="00FB6B3F"/>
    <w:rsid w:val="00FD1467"/>
    <w:rsid w:val="00FD1698"/>
    <w:rsid w:val="00FD631B"/>
    <w:rsid w:val="00FD7347"/>
    <w:rsid w:val="00FE133B"/>
    <w:rsid w:val="00FE4BFB"/>
    <w:rsid w:val="00FF0B80"/>
    <w:rsid w:val="00FF48E5"/>
    <w:rsid w:val="00FF56F7"/>
    <w:rsid w:val="00FF573C"/>
    <w:rsid w:val="00FF68F9"/>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7965"/>
    <w:pPr>
      <w:shd w:val="clear" w:color="auto" w:fill="FFFFFF"/>
      <w:spacing w:after="8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A37965"/>
    <w:pPr>
      <w:keepNext/>
      <w:keepLines/>
      <w:numPr>
        <w:numId w:val="4"/>
      </w:numPr>
      <w:spacing w:after="0"/>
      <w:ind w:left="714" w:hanging="357"/>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A37965"/>
    <w:pPr>
      <w:keepNext/>
      <w:keepLines/>
      <w:numPr>
        <w:ilvl w:val="1"/>
        <w:numId w:val="4"/>
      </w:numPr>
      <w:spacing w:after="0"/>
      <w:ind w:left="1077"/>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A37965"/>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A37965"/>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AD4CA0"/>
    <w:pPr>
      <w:spacing w:after="200" w:line="240" w:lineRule="auto"/>
      <w:jc w:val="center"/>
    </w:pPr>
    <w:rPr>
      <w:i/>
      <w:iCs/>
      <w:color w:val="44546A" w:themeColor="text2"/>
      <w:sz w:val="18"/>
      <w:szCs w:val="18"/>
    </w:rPr>
  </w:style>
  <w:style w:type="paragraph" w:styleId="Funotentext">
    <w:name w:val="footnote text"/>
    <w:basedOn w:val="Standard"/>
    <w:link w:val="FunotentextZchn"/>
    <w:uiPriority w:val="99"/>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 w:type="paragraph" w:styleId="Fuzeile">
    <w:name w:val="footer"/>
    <w:basedOn w:val="Standard"/>
    <w:link w:val="FuzeileZchn"/>
    <w:uiPriority w:val="99"/>
    <w:unhideWhenUsed/>
    <w:rsid w:val="004B3E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B3E7F"/>
    <w:rPr>
      <w:rFonts w:ascii="Open Sans" w:eastAsia="Times New Roman" w:hAnsi="Open Sans" w:cs="Open Sans"/>
      <w:color w:val="333333"/>
      <w:shd w:val="clear" w:color="auto" w:fill="FFFFFF"/>
      <w:lang w:val="en-US"/>
    </w:rPr>
  </w:style>
  <w:style w:type="character" w:styleId="Seitenzahl">
    <w:name w:val="page number"/>
    <w:basedOn w:val="Absatz-Standardschriftart"/>
    <w:uiPriority w:val="99"/>
    <w:semiHidden/>
    <w:unhideWhenUsed/>
    <w:rsid w:val="004B3E7F"/>
  </w:style>
  <w:style w:type="paragraph" w:styleId="KeinLeerraum">
    <w:name w:val="No Spacing"/>
    <w:uiPriority w:val="1"/>
    <w:qFormat/>
    <w:rsid w:val="0001285C"/>
    <w:pPr>
      <w:shd w:val="clear" w:color="auto" w:fill="FFFFFF"/>
      <w:jc w:val="both"/>
    </w:pPr>
    <w:rPr>
      <w:rFonts w:ascii="Open Sans" w:eastAsia="Times New Roman" w:hAnsi="Open Sans" w:cs="Open Sans"/>
      <w:color w:val="333333"/>
      <w:lang w:val="en-US"/>
    </w:rPr>
  </w:style>
  <w:style w:type="table" w:styleId="Gitternetztabelle7farbigAkzent1">
    <w:name w:val="Grid Table 7 Colorful Accent 1"/>
    <w:basedOn w:val="NormaleTabelle"/>
    <w:uiPriority w:val="52"/>
    <w:rsid w:val="009953C2"/>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7farbig">
    <w:name w:val="Grid Table 7 Colorful"/>
    <w:basedOn w:val="NormaleTabelle"/>
    <w:uiPriority w:val="52"/>
    <w:rsid w:val="00D91F4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6farbigAkzent6">
    <w:name w:val="Grid Table 6 Colorful Accent 6"/>
    <w:basedOn w:val="NormaleTabelle"/>
    <w:uiPriority w:val="51"/>
    <w:rsid w:val="00D91F46"/>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EinfacheTabelle3">
    <w:name w:val="Plain Table 3"/>
    <w:basedOn w:val="NormaleTabelle"/>
    <w:uiPriority w:val="43"/>
    <w:rsid w:val="00D91F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7farbigAkzent2">
    <w:name w:val="Grid Table 7 Colorful Accent 2"/>
    <w:basedOn w:val="NormaleTabelle"/>
    <w:uiPriority w:val="52"/>
    <w:rsid w:val="00D91F46"/>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itternetztabelle6farbigAkzent5">
    <w:name w:val="Grid Table 6 Colorful Accent 5"/>
    <w:basedOn w:val="NormaleTabelle"/>
    <w:uiPriority w:val="51"/>
    <w:rsid w:val="00D91F46"/>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2Akzent1">
    <w:name w:val="Grid Table 2 Accent 1"/>
    <w:basedOn w:val="NormaleTabelle"/>
    <w:uiPriority w:val="47"/>
    <w:rsid w:val="00D91F46"/>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2">
    <w:name w:val="Grid Table 2"/>
    <w:basedOn w:val="NormaleTabelle"/>
    <w:uiPriority w:val="47"/>
    <w:rsid w:val="00D91F4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7farbigAkzent1">
    <w:name w:val="List Table 7 Colorful Accent 1"/>
    <w:basedOn w:val="NormaleTabelle"/>
    <w:uiPriority w:val="52"/>
    <w:rsid w:val="005667E3"/>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Bibliography">
    <w:name w:val="Bibliography"/>
    <w:basedOn w:val="Standard"/>
    <w:link w:val="BibliographyZchn"/>
    <w:rsid w:val="00403AF2"/>
    <w:pPr>
      <w:spacing w:after="0" w:line="480" w:lineRule="auto"/>
      <w:ind w:left="720" w:hanging="720"/>
    </w:pPr>
  </w:style>
  <w:style w:type="character" w:customStyle="1" w:styleId="BibliographyZchn">
    <w:name w:val="Bibliography Zchn"/>
    <w:basedOn w:val="Absatz-Standardschriftart"/>
    <w:link w:val="Bibliography"/>
    <w:rsid w:val="00403AF2"/>
    <w:rPr>
      <w:rFonts w:ascii="Open Sans" w:eastAsia="Times New Roman" w:hAnsi="Open Sans" w:cs="Open Sans"/>
      <w:color w:val="333333"/>
      <w:shd w:val="clear" w:color="auto" w:fill="FFFFF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260339259">
      <w:bodyDiv w:val="1"/>
      <w:marLeft w:val="0"/>
      <w:marRight w:val="0"/>
      <w:marTop w:val="0"/>
      <w:marBottom w:val="0"/>
      <w:divBdr>
        <w:top w:val="none" w:sz="0" w:space="0" w:color="auto"/>
        <w:left w:val="none" w:sz="0" w:space="0" w:color="auto"/>
        <w:bottom w:val="none" w:sz="0" w:space="0" w:color="auto"/>
        <w:right w:val="none" w:sz="0" w:space="0" w:color="auto"/>
      </w:divBdr>
      <w:divsChild>
        <w:div w:id="1956209921">
          <w:marLeft w:val="0"/>
          <w:marRight w:val="0"/>
          <w:marTop w:val="0"/>
          <w:marBottom w:val="0"/>
          <w:divBdr>
            <w:top w:val="none" w:sz="0" w:space="0" w:color="auto"/>
            <w:left w:val="none" w:sz="0" w:space="0" w:color="auto"/>
            <w:bottom w:val="none" w:sz="0" w:space="0" w:color="auto"/>
            <w:right w:val="none" w:sz="0" w:space="0" w:color="auto"/>
          </w:divBdr>
          <w:divsChild>
            <w:div w:id="863711482">
              <w:marLeft w:val="0"/>
              <w:marRight w:val="0"/>
              <w:marTop w:val="0"/>
              <w:marBottom w:val="0"/>
              <w:divBdr>
                <w:top w:val="none" w:sz="0" w:space="0" w:color="auto"/>
                <w:left w:val="none" w:sz="0" w:space="0" w:color="auto"/>
                <w:bottom w:val="none" w:sz="0" w:space="0" w:color="auto"/>
                <w:right w:val="none" w:sz="0" w:space="0" w:color="auto"/>
              </w:divBdr>
              <w:divsChild>
                <w:div w:id="4726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36780</Words>
  <Characters>231717</Characters>
  <Application>Microsoft Office Word</Application>
  <DocSecurity>0</DocSecurity>
  <Lines>1930</Lines>
  <Paragraphs>5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680</cp:revision>
  <dcterms:created xsi:type="dcterms:W3CDTF">2021-11-02T20:33:00Z</dcterms:created>
  <dcterms:modified xsi:type="dcterms:W3CDTF">2021-11-2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FRx002N"/&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